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6157" w:rsidRDefault="00363786" w:rsidP="00DE6157">
      <w:pPr>
        <w:jc w:val="center"/>
        <w:rPr>
          <w:rFonts w:ascii="Times New Roman" w:hAnsi="Times New Roman" w:cs="Times New Roman"/>
          <w:b/>
          <w:sz w:val="28"/>
          <w:szCs w:val="28"/>
        </w:rPr>
      </w:pPr>
      <w:r>
        <w:rPr>
          <w:rFonts w:ascii="Times New Roman" w:hAnsi="Times New Roman" w:cs="Times New Roman"/>
          <w:b/>
          <w:sz w:val="28"/>
          <w:szCs w:val="28"/>
        </w:rPr>
        <w:t xml:space="preserve"> </w:t>
      </w:r>
      <w:r w:rsidR="006A5905">
        <w:rPr>
          <w:rFonts w:ascii="Times New Roman" w:hAnsi="Times New Roman" w:cs="Times New Roman"/>
          <w:b/>
          <w:sz w:val="28"/>
          <w:szCs w:val="28"/>
        </w:rPr>
        <w:t xml:space="preserve"> </w:t>
      </w:r>
      <w:r w:rsidR="00875FB9" w:rsidRPr="00875FB9">
        <w:rPr>
          <w:rFonts w:ascii="Times New Roman" w:hAnsi="Times New Roman" w:cs="Times New Roman"/>
          <w:b/>
          <w:sz w:val="28"/>
          <w:szCs w:val="28"/>
        </w:rPr>
        <w:t xml:space="preserve">Authentic Materials </w:t>
      </w:r>
      <w:proofErr w:type="gramStart"/>
      <w:r w:rsidR="00875FB9" w:rsidRPr="00875FB9">
        <w:rPr>
          <w:rFonts w:ascii="Times New Roman" w:hAnsi="Times New Roman" w:cs="Times New Roman"/>
          <w:b/>
          <w:sz w:val="28"/>
          <w:szCs w:val="28"/>
        </w:rPr>
        <w:t>For</w:t>
      </w:r>
      <w:proofErr w:type="gramEnd"/>
      <w:r w:rsidR="00875FB9" w:rsidRPr="00875FB9">
        <w:rPr>
          <w:rFonts w:ascii="Times New Roman" w:hAnsi="Times New Roman" w:cs="Times New Roman"/>
          <w:b/>
          <w:sz w:val="28"/>
          <w:szCs w:val="28"/>
        </w:rPr>
        <w:t xml:space="preserve"> Teaching Writing</w:t>
      </w:r>
      <w:r w:rsidR="00BE4938">
        <w:rPr>
          <w:rFonts w:ascii="Times New Roman" w:hAnsi="Times New Roman" w:cs="Times New Roman"/>
          <w:b/>
          <w:sz w:val="28"/>
          <w:szCs w:val="28"/>
        </w:rPr>
        <w:t>:</w:t>
      </w:r>
      <w:r w:rsidR="00062D54">
        <w:rPr>
          <w:rFonts w:ascii="Times New Roman" w:hAnsi="Times New Roman" w:cs="Times New Roman"/>
          <w:b/>
          <w:sz w:val="28"/>
          <w:szCs w:val="28"/>
        </w:rPr>
        <w:t xml:space="preserve"> </w:t>
      </w:r>
      <w:r w:rsidR="00526769">
        <w:rPr>
          <w:rFonts w:ascii="Times New Roman" w:hAnsi="Times New Roman" w:cs="Times New Roman"/>
          <w:b/>
          <w:sz w:val="28"/>
          <w:szCs w:val="28"/>
        </w:rPr>
        <w:t>A Critical Look</w:t>
      </w:r>
    </w:p>
    <w:p w:rsidR="00875FB9" w:rsidRDefault="00875FB9" w:rsidP="00875FB9">
      <w:pPr>
        <w:jc w:val="center"/>
        <w:rPr>
          <w:rFonts w:ascii="Times New Roman" w:hAnsi="Times New Roman" w:cs="Times New Roman"/>
          <w:b/>
          <w:sz w:val="28"/>
          <w:szCs w:val="28"/>
        </w:rPr>
      </w:pPr>
    </w:p>
    <w:p w:rsidR="00551705" w:rsidRDefault="00551705" w:rsidP="00551705">
      <w:pPr>
        <w:pStyle w:val="NoSpacing"/>
        <w:rPr>
          <w:rFonts w:ascii="Times New Roman" w:hAnsi="Times New Roman" w:cs="Times New Roman"/>
          <w:sz w:val="24"/>
          <w:szCs w:val="24"/>
        </w:rPr>
      </w:pPr>
    </w:p>
    <w:p w:rsidR="00DD7401" w:rsidRPr="00DD7401" w:rsidRDefault="00551705" w:rsidP="00341516">
      <w:pPr>
        <w:pStyle w:val="NoSpacing"/>
        <w:ind w:left="720" w:right="1080"/>
        <w:jc w:val="both"/>
        <w:rPr>
          <w:rFonts w:ascii="Times New Roman" w:hAnsi="Times New Roman" w:cs="Times New Roman"/>
          <w:b/>
          <w:lang w:val="id-ID"/>
        </w:rPr>
      </w:pPr>
      <w:r w:rsidRPr="00DD7401">
        <w:rPr>
          <w:rFonts w:ascii="Times New Roman" w:hAnsi="Times New Roman" w:cs="Times New Roman"/>
          <w:b/>
        </w:rPr>
        <w:t>Abstract</w:t>
      </w:r>
    </w:p>
    <w:p w:rsidR="000F33D3" w:rsidRPr="00DD7401" w:rsidRDefault="00551705" w:rsidP="00341516">
      <w:pPr>
        <w:pStyle w:val="NoSpacing"/>
        <w:ind w:left="720" w:right="1080"/>
        <w:jc w:val="both"/>
        <w:rPr>
          <w:rFonts w:ascii="Times New Roman" w:hAnsi="Times New Roman" w:cs="Times New Roman"/>
        </w:rPr>
      </w:pPr>
      <w:r w:rsidRPr="00DD7401">
        <w:rPr>
          <w:rFonts w:ascii="Times New Roman" w:hAnsi="Times New Roman" w:cs="Times New Roman"/>
        </w:rPr>
        <w:t xml:space="preserve"> Teaching writing is not easy. Writing teachers often face problems with what kind of materials suitable for the students. </w:t>
      </w:r>
      <w:r w:rsidR="000A4946" w:rsidRPr="00DD7401">
        <w:rPr>
          <w:rFonts w:ascii="Times New Roman" w:hAnsi="Times New Roman" w:cs="Times New Roman"/>
        </w:rPr>
        <w:t xml:space="preserve">This paper is intended to describe 1) the </w:t>
      </w:r>
      <w:proofErr w:type="gramStart"/>
      <w:r w:rsidR="000A4946" w:rsidRPr="00DD7401">
        <w:rPr>
          <w:rFonts w:ascii="Times New Roman" w:hAnsi="Times New Roman" w:cs="Times New Roman"/>
        </w:rPr>
        <w:t>theoretical  relationship</w:t>
      </w:r>
      <w:proofErr w:type="gramEnd"/>
      <w:r w:rsidR="000A4946" w:rsidRPr="00DD7401">
        <w:rPr>
          <w:rFonts w:ascii="Times New Roman" w:hAnsi="Times New Roman" w:cs="Times New Roman"/>
        </w:rPr>
        <w:t xml:space="preserve"> between Content-Based Instruction and authentic materials that can be used by language teachers to teach writing in the classroom, 2) the previous studies of authentic materials used for teaching writing, 3) the type of authentic materials which can be used for teaching writing, and 4) the advantages and disadvantages of using authentic materials for teaching writing. The method used was qualitative resear</w:t>
      </w:r>
      <w:r w:rsidR="00DD7401">
        <w:rPr>
          <w:rFonts w:ascii="Times New Roman" w:hAnsi="Times New Roman" w:cs="Times New Roman"/>
        </w:rPr>
        <w:t>ch focused on content analysis.</w:t>
      </w:r>
      <w:r w:rsidR="00DD7401">
        <w:rPr>
          <w:rFonts w:ascii="Times New Roman" w:hAnsi="Times New Roman" w:cs="Times New Roman"/>
          <w:lang w:val="id-ID"/>
        </w:rPr>
        <w:t xml:space="preserve"> </w:t>
      </w:r>
      <w:r w:rsidR="000A4946" w:rsidRPr="00DD7401">
        <w:rPr>
          <w:rFonts w:ascii="Times New Roman" w:hAnsi="Times New Roman" w:cs="Times New Roman"/>
        </w:rPr>
        <w:t xml:space="preserve">The instrument used was mainly human instrument and documentation. </w:t>
      </w:r>
      <w:r w:rsidR="008120A4" w:rsidRPr="00DD7401">
        <w:rPr>
          <w:rFonts w:ascii="Times New Roman" w:hAnsi="Times New Roman" w:cs="Times New Roman"/>
        </w:rPr>
        <w:t xml:space="preserve">The result of the extensive review of literature shows that </w:t>
      </w:r>
      <w:r w:rsidR="00B645DC" w:rsidRPr="00DD7401">
        <w:rPr>
          <w:rFonts w:ascii="Times New Roman" w:hAnsi="Times New Roman" w:cs="Times New Roman"/>
        </w:rPr>
        <w:t xml:space="preserve">1) one of the main feature of content-based instruction is the use of   </w:t>
      </w:r>
      <w:r w:rsidR="008120A4" w:rsidRPr="00DD7401">
        <w:rPr>
          <w:rFonts w:ascii="Times New Roman" w:hAnsi="Times New Roman" w:cs="Times New Roman"/>
        </w:rPr>
        <w:t>authentic materials</w:t>
      </w:r>
      <w:r w:rsidR="00B645DC" w:rsidRPr="00DD7401">
        <w:rPr>
          <w:rFonts w:ascii="Times New Roman" w:hAnsi="Times New Roman" w:cs="Times New Roman"/>
        </w:rPr>
        <w:t xml:space="preserve"> for teaching; 2) most studies in the area of authentic materials for teaching writing </w:t>
      </w:r>
      <w:r w:rsidR="00E7268A" w:rsidRPr="00DD7401">
        <w:rPr>
          <w:rFonts w:ascii="Times New Roman" w:hAnsi="Times New Roman" w:cs="Times New Roman"/>
        </w:rPr>
        <w:t xml:space="preserve">shows the effectiveness of authentic materials for teaching procedure texts, descriptive texts and essay writing; </w:t>
      </w:r>
      <w:r w:rsidR="00B645DC" w:rsidRPr="00DD7401">
        <w:rPr>
          <w:rFonts w:ascii="Times New Roman" w:hAnsi="Times New Roman" w:cs="Times New Roman"/>
        </w:rPr>
        <w:t xml:space="preserve"> 3) the type of authentic materials  </w:t>
      </w:r>
      <w:r w:rsidR="00E7268A" w:rsidRPr="00DD7401">
        <w:rPr>
          <w:rFonts w:ascii="Times New Roman" w:hAnsi="Times New Roman" w:cs="Times New Roman"/>
        </w:rPr>
        <w:t xml:space="preserve">used for teaching writing is categorized based on how it is transmitted, namely </w:t>
      </w:r>
      <w:r w:rsidR="008120A4" w:rsidRPr="00DD7401">
        <w:rPr>
          <w:rFonts w:ascii="Times New Roman" w:hAnsi="Times New Roman" w:cs="Times New Roman"/>
        </w:rPr>
        <w:t xml:space="preserve"> </w:t>
      </w:r>
      <w:r w:rsidR="00B645DC" w:rsidRPr="00DD7401">
        <w:rPr>
          <w:rFonts w:ascii="Times New Roman" w:hAnsi="Times New Roman" w:cs="Times New Roman"/>
        </w:rPr>
        <w:t>audio, visual</w:t>
      </w:r>
      <w:r w:rsidR="00E7268A" w:rsidRPr="00DD7401">
        <w:rPr>
          <w:rFonts w:ascii="Times New Roman" w:hAnsi="Times New Roman" w:cs="Times New Roman"/>
        </w:rPr>
        <w:t xml:space="preserve">, and printed </w:t>
      </w:r>
      <w:r w:rsidR="00B645DC" w:rsidRPr="00DD7401">
        <w:rPr>
          <w:rFonts w:ascii="Times New Roman" w:hAnsi="Times New Roman" w:cs="Times New Roman"/>
        </w:rPr>
        <w:t xml:space="preserve"> materi</w:t>
      </w:r>
      <w:r w:rsidR="00E7268A" w:rsidRPr="00DD7401">
        <w:rPr>
          <w:rFonts w:ascii="Times New Roman" w:hAnsi="Times New Roman" w:cs="Times New Roman"/>
        </w:rPr>
        <w:t xml:space="preserve">al materials; 4) aside from having its advantages, authentic materials also give challenges for the teacher to use it for classroom teaching, among others are practicality, comprehensibility and appropriateness.  </w:t>
      </w:r>
    </w:p>
    <w:p w:rsidR="00BE6D5A" w:rsidRPr="00DD7401" w:rsidRDefault="00BE6D5A" w:rsidP="00341516">
      <w:pPr>
        <w:pStyle w:val="NoSpacing"/>
        <w:ind w:left="720" w:right="1080"/>
        <w:jc w:val="both"/>
        <w:rPr>
          <w:rFonts w:ascii="Times New Roman" w:hAnsi="Times New Roman" w:cs="Times New Roman"/>
        </w:rPr>
      </w:pPr>
    </w:p>
    <w:p w:rsidR="000F33D3" w:rsidRPr="00DD7401" w:rsidRDefault="000F33D3" w:rsidP="00341516">
      <w:pPr>
        <w:pStyle w:val="NoSpacing"/>
        <w:ind w:left="720" w:right="1080"/>
        <w:jc w:val="both"/>
        <w:rPr>
          <w:rFonts w:ascii="Times New Roman" w:hAnsi="Times New Roman" w:cs="Times New Roman"/>
          <w:lang w:val="id-ID"/>
        </w:rPr>
      </w:pPr>
      <w:r w:rsidRPr="00DD7401">
        <w:rPr>
          <w:rFonts w:ascii="Times New Roman" w:hAnsi="Times New Roman" w:cs="Times New Roman"/>
          <w:b/>
        </w:rPr>
        <w:t>Keywords:</w:t>
      </w:r>
      <w:r w:rsidRPr="00DD7401">
        <w:rPr>
          <w:rFonts w:ascii="Times New Roman" w:hAnsi="Times New Roman" w:cs="Times New Roman"/>
        </w:rPr>
        <w:t xml:space="preserve"> authentic</w:t>
      </w:r>
      <w:r w:rsidR="00DD7401">
        <w:rPr>
          <w:rFonts w:ascii="Times New Roman" w:hAnsi="Times New Roman" w:cs="Times New Roman"/>
        </w:rPr>
        <w:t xml:space="preserve"> material</w:t>
      </w:r>
      <w:proofErr w:type="gramStart"/>
      <w:r w:rsidRPr="00DD7401">
        <w:rPr>
          <w:rFonts w:ascii="Times New Roman" w:hAnsi="Times New Roman" w:cs="Times New Roman"/>
        </w:rPr>
        <w:t xml:space="preserve">, </w:t>
      </w:r>
      <w:r w:rsidR="00830F12">
        <w:rPr>
          <w:rFonts w:ascii="Times New Roman" w:hAnsi="Times New Roman" w:cs="Times New Roman"/>
          <w:lang w:val="id-ID"/>
        </w:rPr>
        <w:t xml:space="preserve"> challenge</w:t>
      </w:r>
      <w:proofErr w:type="gramEnd"/>
      <w:r w:rsidR="00830F12">
        <w:rPr>
          <w:rFonts w:ascii="Times New Roman" w:hAnsi="Times New Roman" w:cs="Times New Roman"/>
          <w:lang w:val="id-ID"/>
        </w:rPr>
        <w:t xml:space="preserve">, </w:t>
      </w:r>
      <w:r w:rsidR="007A301E" w:rsidRPr="00DD7401">
        <w:rPr>
          <w:rFonts w:ascii="Times New Roman" w:hAnsi="Times New Roman" w:cs="Times New Roman"/>
        </w:rPr>
        <w:t>content-based</w:t>
      </w:r>
      <w:r w:rsidR="00830F12">
        <w:rPr>
          <w:rFonts w:ascii="Times New Roman" w:hAnsi="Times New Roman" w:cs="Times New Roman"/>
          <w:lang w:val="id-ID"/>
        </w:rPr>
        <w:t>,</w:t>
      </w:r>
      <w:r w:rsidR="007A301E" w:rsidRPr="00DD7401">
        <w:rPr>
          <w:rFonts w:ascii="Times New Roman" w:hAnsi="Times New Roman" w:cs="Times New Roman"/>
        </w:rPr>
        <w:t xml:space="preserve"> </w:t>
      </w:r>
      <w:r w:rsidR="00DD7401">
        <w:rPr>
          <w:rFonts w:ascii="Times New Roman" w:hAnsi="Times New Roman" w:cs="Times New Roman"/>
          <w:lang w:val="id-ID"/>
        </w:rPr>
        <w:t xml:space="preserve"> instruction, </w:t>
      </w:r>
      <w:r w:rsidR="00830F12">
        <w:rPr>
          <w:rFonts w:ascii="Times New Roman" w:hAnsi="Times New Roman" w:cs="Times New Roman"/>
          <w:lang w:val="id-ID"/>
        </w:rPr>
        <w:t xml:space="preserve"> </w:t>
      </w:r>
      <w:r w:rsidR="00DD7401">
        <w:rPr>
          <w:rFonts w:ascii="Times New Roman" w:hAnsi="Times New Roman" w:cs="Times New Roman"/>
        </w:rPr>
        <w:t>writing</w:t>
      </w:r>
    </w:p>
    <w:p w:rsidR="000F33D3" w:rsidRDefault="000F33D3" w:rsidP="00341516">
      <w:pPr>
        <w:pStyle w:val="NoSpacing"/>
        <w:ind w:left="720" w:right="1080"/>
        <w:jc w:val="both"/>
        <w:rPr>
          <w:rFonts w:ascii="Times New Roman" w:hAnsi="Times New Roman" w:cs="Times New Roman"/>
          <w:sz w:val="24"/>
          <w:szCs w:val="24"/>
        </w:rPr>
      </w:pPr>
    </w:p>
    <w:p w:rsidR="000F33D3" w:rsidRDefault="000F33D3" w:rsidP="00341516">
      <w:pPr>
        <w:pStyle w:val="NoSpacing"/>
        <w:ind w:left="720" w:right="1080"/>
        <w:jc w:val="both"/>
        <w:rPr>
          <w:rFonts w:ascii="Times New Roman" w:hAnsi="Times New Roman" w:cs="Times New Roman"/>
          <w:sz w:val="24"/>
          <w:szCs w:val="24"/>
        </w:rPr>
      </w:pPr>
    </w:p>
    <w:p w:rsidR="000F107A" w:rsidRDefault="000F107A"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The use of instructional material in language teaching is very important as it helps the teacher to reach the </w:t>
      </w:r>
      <w:r w:rsidR="008E3027">
        <w:rPr>
          <w:rFonts w:ascii="Times New Roman" w:hAnsi="Times New Roman" w:cs="Times New Roman"/>
          <w:sz w:val="24"/>
          <w:szCs w:val="24"/>
        </w:rPr>
        <w:t xml:space="preserve">instructional goals. </w:t>
      </w:r>
      <w:r>
        <w:rPr>
          <w:rFonts w:ascii="Times New Roman" w:hAnsi="Times New Roman" w:cs="Times New Roman"/>
          <w:sz w:val="24"/>
          <w:szCs w:val="24"/>
        </w:rPr>
        <w:t xml:space="preserve">Within Indonesian context, most teachers would </w:t>
      </w:r>
      <w:r w:rsidR="008E3027">
        <w:rPr>
          <w:rFonts w:ascii="Times New Roman" w:hAnsi="Times New Roman" w:cs="Times New Roman"/>
          <w:sz w:val="24"/>
          <w:szCs w:val="24"/>
        </w:rPr>
        <w:t xml:space="preserve">prefer to </w:t>
      </w:r>
      <w:r>
        <w:rPr>
          <w:rFonts w:ascii="Times New Roman" w:hAnsi="Times New Roman" w:cs="Times New Roman"/>
          <w:sz w:val="24"/>
          <w:szCs w:val="24"/>
        </w:rPr>
        <w:t>use textbooks for their teaching. Some important role</w:t>
      </w:r>
      <w:r w:rsidR="006B314B">
        <w:rPr>
          <w:rFonts w:ascii="Times New Roman" w:hAnsi="Times New Roman" w:cs="Times New Roman"/>
          <w:sz w:val="24"/>
          <w:szCs w:val="24"/>
        </w:rPr>
        <w:t>s</w:t>
      </w:r>
      <w:r>
        <w:rPr>
          <w:rFonts w:ascii="Times New Roman" w:hAnsi="Times New Roman" w:cs="Times New Roman"/>
          <w:sz w:val="24"/>
          <w:szCs w:val="24"/>
        </w:rPr>
        <w:t xml:space="preserve"> of textbooks are it </w:t>
      </w:r>
      <w:r w:rsidR="006B314B">
        <w:rPr>
          <w:rFonts w:ascii="Times New Roman" w:hAnsi="Times New Roman" w:cs="Times New Roman"/>
          <w:sz w:val="24"/>
          <w:szCs w:val="24"/>
        </w:rPr>
        <w:t xml:space="preserve">is efficient, </w:t>
      </w:r>
      <w:r>
        <w:rPr>
          <w:rFonts w:ascii="Times New Roman" w:hAnsi="Times New Roman" w:cs="Times New Roman"/>
          <w:sz w:val="24"/>
          <w:szCs w:val="24"/>
        </w:rPr>
        <w:t>provides instructional standard, offers structure and syllabus for a  program,  has variety learning resources</w:t>
      </w:r>
      <w:r w:rsidR="006B314B">
        <w:rPr>
          <w:rFonts w:ascii="Times New Roman" w:hAnsi="Times New Roman" w:cs="Times New Roman"/>
          <w:sz w:val="24"/>
          <w:szCs w:val="24"/>
        </w:rPr>
        <w:t xml:space="preserve">, and has </w:t>
      </w:r>
      <w:r>
        <w:rPr>
          <w:rFonts w:ascii="Times New Roman" w:hAnsi="Times New Roman" w:cs="Times New Roman"/>
          <w:sz w:val="24"/>
          <w:szCs w:val="24"/>
        </w:rPr>
        <w:t>quality maintenance</w:t>
      </w:r>
      <w:r w:rsidR="006B314B">
        <w:rPr>
          <w:rFonts w:ascii="Times New Roman" w:hAnsi="Times New Roman" w:cs="Times New Roman"/>
          <w:sz w:val="24"/>
          <w:szCs w:val="24"/>
        </w:rPr>
        <w:t xml:space="preserve">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abstract" : "Textbooks are a key component in most language programs. In some situations they serve as the basis for much of the language input learners receive and the language practice that occurs in the classroom. They may provide the basis for the content of the lessons, the balance of skills taught and the kinds of language practice the students take part in. In other situations, the textbook may serve primarily to supplement the teacher's instruction. For learners, the textbook may provide the major source of contact they have with the language apart from input provided by the teacher. In the case of inexperienced teachers textbooks may also serve as a form of teacher training \u2013 they provide ideas on how to plan and teach lessons as well as formats that teachers can use. Much of the language teaching that occurs throughout the world today could not take place without the extensive use of commercial textbooks. Learning how to use and adapt textbooks is hence an important part of a teacher's professional knowledge. Advantages and limitations of textbooks The use of commercial textbooks in teaching has both advantages and disadvantages, depending on how they are used and the contexts for their use. Among the principal advantages are: 1. They provide structure and a syllabus for a program. Without textbooks a program may have no central core and learners may not receive a syllabus that has been systematically planned and developed. 2. They help standardize instruction. The use of a textbook in a program can ensure that the students in different classes receive similar content and therefore can be tested in the same way. 3. They maintain quality. If a well developed textbook is used students are exposed to materials that have been tried and tested, that are based on sound learning principles, and that are paced appropriately. 4. They provide a variety of learning resources. Textbooks are often accompanied by workbooks, CDs and cassettes, videos, CD ROMs, and comprehensive teaching guides, providing a rich and varied resource for teachers and learners. 5. They are efficient. They save teachers' time, enabling teachers to devote time to teaching rather than material's production.", "author" : [ { "dropping-particle" : "", "family" : "Richards", "given" : "Jack C", "non-dropping-particle" : "", "parse-names" : false, "suffix" : "" } ], "container-title" : "Guidelines", "id" : "ITEM-1", "issued" : { "date-parts" : [ [ "2001" ] ] }, "title" : "The Role of Textbooks in a Language Program", "type" : "article-journal" }, "uris" : [ "http://www.mendeley.com/documents/?uuid=ef76305b-3702-4afb-bc29-46ca93c0d349", "http://www.mendeley.com/documents/?uuid=d9339268-2bd1-4e99-a2d7-0d2e15725288" ] } ], "mendeley" : { "formattedCitation" : "(Richards, 2001)", "plainTextFormattedCitation" : "(Richards, 2001)", "previouslyFormattedCitation" : "[1]"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Richards, 2001)</w:t>
      </w:r>
      <w:r w:rsidR="009448F0">
        <w:rPr>
          <w:rFonts w:ascii="Times New Roman" w:hAnsi="Times New Roman" w:cs="Times New Roman"/>
          <w:sz w:val="24"/>
          <w:szCs w:val="24"/>
        </w:rPr>
        <w:fldChar w:fldCharType="end"/>
      </w:r>
      <w:r w:rsidR="006B314B">
        <w:rPr>
          <w:rFonts w:ascii="Times New Roman" w:hAnsi="Times New Roman" w:cs="Times New Roman"/>
          <w:sz w:val="24"/>
          <w:szCs w:val="24"/>
        </w:rPr>
        <w:t>. Yet, aside from its advantages, textbooks also have some weaknesses. Among other, textbook</w:t>
      </w:r>
      <w:r w:rsidR="008E3027">
        <w:rPr>
          <w:rFonts w:ascii="Times New Roman" w:hAnsi="Times New Roman" w:cs="Times New Roman"/>
          <w:sz w:val="24"/>
          <w:szCs w:val="24"/>
        </w:rPr>
        <w:t>s</w:t>
      </w:r>
      <w:r w:rsidR="006B314B">
        <w:rPr>
          <w:rFonts w:ascii="Times New Roman" w:hAnsi="Times New Roman" w:cs="Times New Roman"/>
          <w:sz w:val="24"/>
          <w:szCs w:val="24"/>
        </w:rPr>
        <w:t xml:space="preserve"> contain </w:t>
      </w:r>
      <w:proofErr w:type="spellStart"/>
      <w:r w:rsidR="006B314B">
        <w:rPr>
          <w:rFonts w:ascii="Times New Roman" w:hAnsi="Times New Roman" w:cs="Times New Roman"/>
          <w:sz w:val="24"/>
          <w:szCs w:val="24"/>
        </w:rPr>
        <w:t>inauthenticity</w:t>
      </w:r>
      <w:proofErr w:type="spellEnd"/>
      <w:r w:rsidR="006B314B">
        <w:rPr>
          <w:rFonts w:ascii="Times New Roman" w:hAnsi="Times New Roman" w:cs="Times New Roman"/>
          <w:sz w:val="24"/>
          <w:szCs w:val="24"/>
        </w:rPr>
        <w:t xml:space="preserve"> in terms of language use, content, and </w:t>
      </w:r>
      <w:r w:rsidR="00423911">
        <w:rPr>
          <w:rFonts w:ascii="Times New Roman" w:hAnsi="Times New Roman" w:cs="Times New Roman"/>
          <w:sz w:val="24"/>
          <w:szCs w:val="24"/>
        </w:rPr>
        <w:t>students</w:t>
      </w:r>
      <w:r w:rsidR="006B314B">
        <w:rPr>
          <w:rFonts w:ascii="Times New Roman" w:hAnsi="Times New Roman" w:cs="Times New Roman"/>
          <w:sz w:val="24"/>
          <w:szCs w:val="24"/>
        </w:rPr>
        <w:t xml:space="preserve">’ need as well as reducing the teacher’s skill to create their own teaching materials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abstract" : "Textbooks are a key component in most language programs. In some situations they serve as the basis for much of the language input learners receive and the language practice that occurs in the classroom. They may provide the basis for the content of the lessons, the balance of skills taught and the kinds of language practice the students take part in. In other situations, the textbook may serve primarily to supplement the teacher's instruction. For learners, the textbook may provide the major source of contact they have with the language apart from input provided by the teacher. In the case of inexperienced teachers textbooks may also serve as a form of teacher training \u2013 they provide ideas on how to plan and teach lessons as well as formats that teachers can use. Much of the language teaching that occurs throughout the world today could not take place without the extensive use of commercial textbooks. Learning how to use and adapt textbooks is hence an important part of a teacher's professional knowledge. Advantages and limitations of textbooks The use of commercial textbooks in teaching has both advantages and disadvantages, depending on how they are used and the contexts for their use. Among the principal advantages are: 1. They provide structure and a syllabus for a program. Without textbooks a program may have no central core and learners may not receive a syllabus that has been systematically planned and developed. 2. They help standardize instruction. The use of a textbook in a program can ensure that the students in different classes receive similar content and therefore can be tested in the same way. 3. They maintain quality. If a well developed textbook is used students are exposed to materials that have been tried and tested, that are based on sound learning principles, and that are paced appropriately. 4. They provide a variety of learning resources. Textbooks are often accompanied by workbooks, CDs and cassettes, videos, CD ROMs, and comprehensive teaching guides, providing a rich and varied resource for teachers and learners. 5. They are efficient. They save teachers' time, enabling teachers to devote time to teaching rather than material's production.", "author" : [ { "dropping-particle" : "", "family" : "Richards", "given" : "Jack C", "non-dropping-particle" : "", "parse-names" : false, "suffix" : "" } ], "container-title" : "Guidelines", "id" : "ITEM-1", "issued" : { "date-parts" : [ [ "2001" ] ] }, "title" : "The Role of Textbooks in a Language Program", "type" : "article-journal" }, "uris" : [ "http://www.mendeley.com/documents/?uuid=d9339268-2bd1-4e99-a2d7-0d2e15725288", "http://www.mendeley.com/documents/?uuid=ef76305b-3702-4afb-bc29-46ca93c0d349" ] } ], "mendeley" : { "formattedCitation" : "(Richards, 2001)", "plainTextFormattedCitation" : "(Richards, 2001)", "previouslyFormattedCitation" : "[1]"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Richards, 2001)</w:t>
      </w:r>
      <w:r w:rsidR="009448F0">
        <w:rPr>
          <w:rFonts w:ascii="Times New Roman" w:hAnsi="Times New Roman" w:cs="Times New Roman"/>
          <w:sz w:val="24"/>
          <w:szCs w:val="24"/>
        </w:rPr>
        <w:fldChar w:fldCharType="end"/>
      </w:r>
      <w:r w:rsidR="006B314B">
        <w:rPr>
          <w:rFonts w:ascii="Times New Roman" w:hAnsi="Times New Roman" w:cs="Times New Roman"/>
          <w:sz w:val="24"/>
          <w:szCs w:val="24"/>
        </w:rPr>
        <w:t xml:space="preserve">. </w:t>
      </w:r>
      <w:r w:rsidR="00423911">
        <w:rPr>
          <w:rFonts w:ascii="Times New Roman" w:hAnsi="Times New Roman" w:cs="Times New Roman"/>
          <w:sz w:val="24"/>
          <w:szCs w:val="24"/>
        </w:rPr>
        <w:t xml:space="preserve">This does not </w:t>
      </w:r>
      <w:proofErr w:type="gramStart"/>
      <w:r w:rsidR="00423911">
        <w:rPr>
          <w:rFonts w:ascii="Times New Roman" w:hAnsi="Times New Roman" w:cs="Times New Roman"/>
          <w:sz w:val="24"/>
          <w:szCs w:val="24"/>
        </w:rPr>
        <w:t xml:space="preserve">mean </w:t>
      </w:r>
      <w:r w:rsidR="00830F12">
        <w:rPr>
          <w:rFonts w:ascii="Times New Roman" w:hAnsi="Times New Roman" w:cs="Times New Roman"/>
          <w:sz w:val="24"/>
          <w:szCs w:val="24"/>
          <w:lang w:val="id-ID"/>
        </w:rPr>
        <w:t xml:space="preserve"> </w:t>
      </w:r>
      <w:r w:rsidR="00423911">
        <w:rPr>
          <w:rFonts w:ascii="Times New Roman" w:hAnsi="Times New Roman" w:cs="Times New Roman"/>
          <w:sz w:val="24"/>
          <w:szCs w:val="24"/>
        </w:rPr>
        <w:t>to</w:t>
      </w:r>
      <w:proofErr w:type="gramEnd"/>
      <w:r w:rsidR="00423911">
        <w:rPr>
          <w:rFonts w:ascii="Times New Roman" w:hAnsi="Times New Roman" w:cs="Times New Roman"/>
          <w:sz w:val="24"/>
          <w:szCs w:val="24"/>
        </w:rPr>
        <w:t xml:space="preserve"> say that the use of text books in the language classroom is bad, but it surely gives messages that creating instructional materials which is authentic and suitable with the students’ need is indeed necessary. </w:t>
      </w:r>
    </w:p>
    <w:p w:rsidR="00417151" w:rsidRDefault="00417151"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p>
    <w:p w:rsidR="00E864B9" w:rsidRDefault="00423911" w:rsidP="0041715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Some</w:t>
      </w:r>
      <w:r w:rsidR="008E3027">
        <w:rPr>
          <w:rFonts w:ascii="Times New Roman" w:hAnsi="Times New Roman" w:cs="Times New Roman"/>
          <w:sz w:val="24"/>
          <w:szCs w:val="24"/>
        </w:rPr>
        <w:t xml:space="preserve"> important requirement</w:t>
      </w:r>
      <w:r>
        <w:rPr>
          <w:rFonts w:ascii="Times New Roman" w:hAnsi="Times New Roman" w:cs="Times New Roman"/>
          <w:sz w:val="24"/>
          <w:szCs w:val="24"/>
        </w:rPr>
        <w:t>s</w:t>
      </w:r>
      <w:r w:rsidR="008E3027">
        <w:rPr>
          <w:rFonts w:ascii="Times New Roman" w:hAnsi="Times New Roman" w:cs="Times New Roman"/>
          <w:sz w:val="24"/>
          <w:szCs w:val="24"/>
        </w:rPr>
        <w:t xml:space="preserve"> for designing and developing instructional materials for language learning</w:t>
      </w:r>
      <w:r>
        <w:rPr>
          <w:rFonts w:ascii="Times New Roman" w:hAnsi="Times New Roman" w:cs="Times New Roman"/>
          <w:sz w:val="24"/>
          <w:szCs w:val="24"/>
        </w:rPr>
        <w:t xml:space="preserve"> are</w:t>
      </w:r>
      <w:r w:rsidR="008E3027">
        <w:rPr>
          <w:rFonts w:ascii="Times New Roman" w:hAnsi="Times New Roman" w:cs="Times New Roman"/>
          <w:sz w:val="24"/>
          <w:szCs w:val="24"/>
        </w:rPr>
        <w:t xml:space="preserve"> the writer’s knowledge and understanding o</w:t>
      </w:r>
      <w:r>
        <w:rPr>
          <w:rFonts w:ascii="Times New Roman" w:hAnsi="Times New Roman" w:cs="Times New Roman"/>
          <w:sz w:val="24"/>
          <w:szCs w:val="24"/>
        </w:rPr>
        <w:t>n the</w:t>
      </w:r>
      <w:r w:rsidR="008E3027">
        <w:rPr>
          <w:rFonts w:ascii="Times New Roman" w:hAnsi="Times New Roman" w:cs="Times New Roman"/>
          <w:sz w:val="24"/>
          <w:szCs w:val="24"/>
        </w:rPr>
        <w:t xml:space="preserve"> language and its use,</w:t>
      </w:r>
      <w:r>
        <w:rPr>
          <w:rFonts w:ascii="Times New Roman" w:hAnsi="Times New Roman" w:cs="Times New Roman"/>
          <w:sz w:val="24"/>
          <w:szCs w:val="24"/>
        </w:rPr>
        <w:t xml:space="preserve"> </w:t>
      </w:r>
      <w:r w:rsidR="008E3027">
        <w:rPr>
          <w:rFonts w:ascii="Times New Roman" w:hAnsi="Times New Roman" w:cs="Times New Roman"/>
          <w:sz w:val="24"/>
          <w:szCs w:val="24"/>
        </w:rPr>
        <w:t xml:space="preserve"> the focus of the materials, and the activities </w:t>
      </w:r>
      <w:r>
        <w:rPr>
          <w:rFonts w:ascii="Times New Roman" w:hAnsi="Times New Roman" w:cs="Times New Roman"/>
          <w:sz w:val="24"/>
          <w:szCs w:val="24"/>
        </w:rPr>
        <w:t xml:space="preserve">that accompany them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177/0033688206063470", "ISSN" : "00336882", "abstract" : "In the field of applied linguistics the activities involved in developing instructional materials and those working in second language research and the more   theoretical areas of applied linguistics are often seen to have little connection. This paper is an exploration of some of the kinds of interaction that are possible  between research, theory and materials design.", "author" : [ { "dropping-particle" : "", "family" : "Richards", "given" : "Jack C.", "non-dropping-particle" : "", "parse-names" : false, "suffix" : "" } ], "container-title" : "RELC Journal", "id" : "ITEM-1", "issued" : { "date-parts" : [ [ "2006" ] ] }, "title" : "Materials development and research - Making the connection", "type" : "article-journal" }, "uris" : [ "http://www.mendeley.com/documents/?uuid=f6e1f69d-4ff8-4a10-bae9-42f401d59d41", "http://www.mendeley.com/documents/?uuid=1fd934fe-aec4-451c-9f63-405461fe831f" ] } ], "mendeley" : { "formattedCitation" : "(Richards, 2006)", "plainTextFormattedCitation" : "(Richards, 2006)", "previouslyFormattedCitation" : "[2]"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Richards, 2006)</w:t>
      </w:r>
      <w:r w:rsidR="009448F0">
        <w:rPr>
          <w:rFonts w:ascii="Times New Roman" w:hAnsi="Times New Roman" w:cs="Times New Roman"/>
          <w:sz w:val="24"/>
          <w:szCs w:val="24"/>
        </w:rPr>
        <w:fldChar w:fldCharType="end"/>
      </w:r>
      <w:r>
        <w:rPr>
          <w:rFonts w:ascii="Times New Roman" w:hAnsi="Times New Roman" w:cs="Times New Roman"/>
          <w:sz w:val="24"/>
          <w:szCs w:val="24"/>
        </w:rPr>
        <w:t>.  Taken into the context of teaching writing in Indonesian context, finding suitable materials in the classroom is quite a challenge.</w:t>
      </w:r>
      <w:r w:rsidR="008E3027">
        <w:rPr>
          <w:rFonts w:ascii="Times New Roman" w:hAnsi="Times New Roman" w:cs="Times New Roman"/>
          <w:sz w:val="24"/>
          <w:szCs w:val="24"/>
        </w:rPr>
        <w:t xml:space="preserve"> </w:t>
      </w:r>
      <w:r w:rsidR="00E864B9">
        <w:rPr>
          <w:rFonts w:ascii="Times New Roman" w:hAnsi="Times New Roman" w:cs="Times New Roman"/>
          <w:sz w:val="24"/>
          <w:szCs w:val="24"/>
        </w:rPr>
        <w:t xml:space="preserve">Writing is a skill that requires not only linguistic competence but also practical knowledge how to put the ideas on </w:t>
      </w:r>
      <w:proofErr w:type="gramStart"/>
      <w:r w:rsidR="00E864B9">
        <w:rPr>
          <w:rFonts w:ascii="Times New Roman" w:hAnsi="Times New Roman" w:cs="Times New Roman"/>
          <w:sz w:val="24"/>
          <w:szCs w:val="24"/>
        </w:rPr>
        <w:t xml:space="preserve">to </w:t>
      </w:r>
      <w:r w:rsidR="006535BB">
        <w:rPr>
          <w:rFonts w:ascii="Times New Roman" w:hAnsi="Times New Roman" w:cs="Times New Roman"/>
          <w:sz w:val="24"/>
          <w:szCs w:val="24"/>
          <w:lang w:val="id-ID"/>
        </w:rPr>
        <w:t xml:space="preserve"> </w:t>
      </w:r>
      <w:r w:rsidR="00E864B9">
        <w:rPr>
          <w:rFonts w:ascii="Times New Roman" w:hAnsi="Times New Roman" w:cs="Times New Roman"/>
          <w:sz w:val="24"/>
          <w:szCs w:val="24"/>
        </w:rPr>
        <w:t>the</w:t>
      </w:r>
      <w:proofErr w:type="gramEnd"/>
      <w:r w:rsidR="00E864B9">
        <w:rPr>
          <w:rFonts w:ascii="Times New Roman" w:hAnsi="Times New Roman" w:cs="Times New Roman"/>
          <w:sz w:val="24"/>
          <w:szCs w:val="24"/>
        </w:rPr>
        <w:t xml:space="preserve"> paper. When writing itself is not easy, let alone teaching this skill to other people.  Writing teachers/lecturers often have problems in the topic selection for writing activit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24167/celt.v17i1.1140", "ISSN" : "1412-3320", "abstract" : "Most Indonesian students who are learning English often consider writing as not only the most difficult skill to master, but also a demanding activity. To help them cope these problems, the application of planning in the writing process seems to be a solution. This study attempts to find out howdifferent planning formats can improve EFL students\u2019 writing performance in argumentative essays. The subjects of the studywere the fourth semester students taking essay writing class. The research was conducted from May to June 2015, consisting of three cycles in Classroom Action Research design by using different planning types, namely rough drafting and outlining strategy in which each cycle consisted of two meetings.The students\u2019 compositions were measured by using primary trait scoring rubric for argumentative essay. The result of the study shows that the provision of planning is effective to improve the students\u2019 performance in writing argumentative essay. The effectiveness of different types planningdepends on the students\u2019 preference of which to use.", "author" : [ { "dropping-particle" : "", "family" : "Setyowati", "given" : "Lestari", "non-dropping-particle" : "", "parse-names" : false, "suffix" : "" }, { "dropping-particle" : "", "family" : "Sukmawa", "given" : "Sony", "non-dropping-particle" : "", "parse-names" : false, "suffix" : "" }, { "dropping-particle" : "", "family" : "Latief", "given" : "Mohamad Anan", "non-dropping-particle" : "", "parse-names" : false, "suffix" : "" } ], "container-title" : "Celt: A Journal of Culture, English Language Teaching &amp; Literature", "id" : "ITEM-1", "issue" : "1", "issued" : { "date-parts" : [ [ "2018" ] ] }, "page" : "86", "title" : "Solving the Students\u2019 Problems in Writing Argumentative Essay Through the Provision of Planning", "type" : "article-journal", "volume" : "17" }, "uris" : [ "http://www.mendeley.com/documents/?uuid=6540c1f5-14fb-4208-bb07-947981cb9437", "http://www.mendeley.com/documents/?uuid=0e3a8bf5-6769-4b49-aa0b-1f76e978fb6a" ] } ], "mendeley" : { "formattedCitation" : "(Setyowati, Sukmawa, &amp; Latief, 2018)", "plainTextFormattedCitation" : "(Setyowati, Sukmawa, &amp; Latief, 2018)", "previouslyFormattedCitation" : "[3]"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Setyowati, Sukmawa, &amp; Latief, 2018)</w:t>
      </w:r>
      <w:r w:rsidR="009448F0">
        <w:rPr>
          <w:rFonts w:ascii="Times New Roman" w:hAnsi="Times New Roman" w:cs="Times New Roman"/>
          <w:sz w:val="24"/>
          <w:szCs w:val="24"/>
        </w:rPr>
        <w:fldChar w:fldCharType="end"/>
      </w:r>
      <w:r w:rsidR="00E864B9">
        <w:rPr>
          <w:rFonts w:ascii="Times New Roman" w:hAnsi="Times New Roman" w:cs="Times New Roman"/>
          <w:sz w:val="24"/>
          <w:szCs w:val="24"/>
        </w:rPr>
        <w:t xml:space="preserve">.  They further state that if the topic chosen for writing activity is not interesting, the students would have little to write on the paper.  </w:t>
      </w:r>
      <w:r w:rsidR="00067D2B">
        <w:rPr>
          <w:rFonts w:ascii="Times New Roman" w:hAnsi="Times New Roman" w:cs="Times New Roman"/>
          <w:sz w:val="24"/>
          <w:szCs w:val="24"/>
        </w:rPr>
        <w:t>Therefore, one way to overcome this probl</w:t>
      </w:r>
      <w:r w:rsidR="00EC0F15">
        <w:rPr>
          <w:rFonts w:ascii="Times New Roman" w:hAnsi="Times New Roman" w:cs="Times New Roman"/>
          <w:sz w:val="24"/>
          <w:szCs w:val="24"/>
        </w:rPr>
        <w:t xml:space="preserve">em is probably to present challenging topics </w:t>
      </w:r>
      <w:r w:rsidR="00067D2B">
        <w:rPr>
          <w:rFonts w:ascii="Times New Roman" w:hAnsi="Times New Roman" w:cs="Times New Roman"/>
          <w:sz w:val="24"/>
          <w:szCs w:val="24"/>
        </w:rPr>
        <w:t xml:space="preserve">for the students and </w:t>
      </w:r>
      <w:r w:rsidR="00EC0F15">
        <w:rPr>
          <w:rFonts w:ascii="Times New Roman" w:hAnsi="Times New Roman" w:cs="Times New Roman"/>
          <w:sz w:val="24"/>
          <w:szCs w:val="24"/>
        </w:rPr>
        <w:t xml:space="preserve">selecting </w:t>
      </w:r>
      <w:r w:rsidR="00067D2B">
        <w:rPr>
          <w:rFonts w:ascii="Times New Roman" w:hAnsi="Times New Roman" w:cs="Times New Roman"/>
          <w:sz w:val="24"/>
          <w:szCs w:val="24"/>
        </w:rPr>
        <w:t xml:space="preserve">materials which are </w:t>
      </w:r>
      <w:r w:rsidR="00EC0F15">
        <w:rPr>
          <w:rFonts w:ascii="Times New Roman" w:hAnsi="Times New Roman" w:cs="Times New Roman"/>
          <w:sz w:val="24"/>
          <w:szCs w:val="24"/>
        </w:rPr>
        <w:t xml:space="preserve">as close as possible to the day to </w:t>
      </w:r>
      <w:proofErr w:type="gramStart"/>
      <w:r w:rsidR="00EC0F15">
        <w:rPr>
          <w:rFonts w:ascii="Times New Roman" w:hAnsi="Times New Roman" w:cs="Times New Roman"/>
          <w:sz w:val="24"/>
          <w:szCs w:val="24"/>
        </w:rPr>
        <w:t>day  life</w:t>
      </w:r>
      <w:proofErr w:type="gramEnd"/>
      <w:r w:rsidR="00EC0F15">
        <w:rPr>
          <w:rFonts w:ascii="Times New Roman" w:hAnsi="Times New Roman" w:cs="Times New Roman"/>
          <w:sz w:val="24"/>
          <w:szCs w:val="24"/>
        </w:rPr>
        <w:t xml:space="preserve"> and </w:t>
      </w:r>
      <w:r w:rsidR="00067D2B">
        <w:rPr>
          <w:rFonts w:ascii="Times New Roman" w:hAnsi="Times New Roman" w:cs="Times New Roman"/>
          <w:sz w:val="24"/>
          <w:szCs w:val="24"/>
        </w:rPr>
        <w:t>relate to the students’  personal life.</w:t>
      </w:r>
    </w:p>
    <w:p w:rsidR="00417151" w:rsidRDefault="00417151" w:rsidP="00E864B9">
      <w:pPr>
        <w:widowControl w:val="0"/>
        <w:autoSpaceDE w:val="0"/>
        <w:autoSpaceDN w:val="0"/>
        <w:adjustRightInd w:val="0"/>
        <w:spacing w:after="0" w:line="240" w:lineRule="auto"/>
        <w:jc w:val="both"/>
        <w:rPr>
          <w:rFonts w:ascii="Times New Roman" w:hAnsi="Times New Roman" w:cs="Times New Roman"/>
          <w:sz w:val="24"/>
          <w:szCs w:val="24"/>
          <w:lang w:val="id-ID"/>
        </w:rPr>
      </w:pPr>
    </w:p>
    <w:p w:rsidR="00E373B3" w:rsidRDefault="00C75D77" w:rsidP="00E864B9">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A27C2">
        <w:rPr>
          <w:rFonts w:ascii="Times New Roman" w:hAnsi="Times New Roman" w:cs="Times New Roman"/>
          <w:sz w:val="24"/>
          <w:szCs w:val="24"/>
        </w:rPr>
        <w:t xml:space="preserve">The use of authentic materials for language classroom is typical. As stated b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017/s0261444807004144", "ISSN" : "0261-4448", "abstract" : "This article reviews some of the wide-ranging issues and research surrounding authentic materials and authenticity in foreign language learning. After a brief historical overview and a discussion of some of the definitional ambiguities associated with authenticity, the paper goes on to discuss four important areas of concern: i) the gap between authentic and textbook discourse; ii) the English-as-a-world-language debate; iii) authenticity and motivation; iv) text difficulty and task design and their effects on language acquisition. The article concludes by examining some of the reasons behind resistance to change in curriculum and materials design and possible future directions.", "author" : [ { "dropping-particle" : "", "family" : "Gilmore", "given" : "Alex", "non-dropping-particle" : "", "parse-names" : false, "suffix" : "" } ], "container-title" : "Language Teaching", "id" : "ITEM-1", "issued" : { "date-parts" : [ [ "2007" ] ] }, "title" : "Authentic materials and authenticity in foreign language learning", "type" : "article-journal" }, "uris" : [ "http://www.mendeley.com/documents/?uuid=34fd75b4-d184-4692-bbe3-d7e49c886d68" ] } ], "mendeley" : { "formattedCitation" : "(Gilmore, 2007)", "manualFormatting" : "Gilmore  (2007)", "plainTextFormattedCitation" : "(Gilmore, 2007)", "previouslyFormattedCitation" : "[4]"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A27C2">
        <w:rPr>
          <w:rFonts w:ascii="Times New Roman" w:hAnsi="Times New Roman" w:cs="Times New Roman"/>
          <w:noProof/>
          <w:sz w:val="24"/>
          <w:szCs w:val="24"/>
        </w:rPr>
        <w:t>Gilmore  (</w:t>
      </w:r>
      <w:r w:rsidR="00DA27C2" w:rsidRPr="00DA27C2">
        <w:rPr>
          <w:rFonts w:ascii="Times New Roman" w:hAnsi="Times New Roman" w:cs="Times New Roman"/>
          <w:noProof/>
          <w:sz w:val="24"/>
          <w:szCs w:val="24"/>
        </w:rPr>
        <w:t>2007)</w:t>
      </w:r>
      <w:r w:rsidR="009448F0">
        <w:rPr>
          <w:rFonts w:ascii="Times New Roman" w:hAnsi="Times New Roman" w:cs="Times New Roman"/>
          <w:sz w:val="24"/>
          <w:szCs w:val="24"/>
        </w:rPr>
        <w:fldChar w:fldCharType="end"/>
      </w:r>
      <w:r w:rsidR="00DA27C2">
        <w:rPr>
          <w:rFonts w:ascii="Times New Roman" w:hAnsi="Times New Roman" w:cs="Times New Roman"/>
          <w:sz w:val="24"/>
          <w:szCs w:val="24"/>
        </w:rPr>
        <w:t xml:space="preserve"> it has been started hundred years ago for the teaching of a language.  Thus, the</w:t>
      </w:r>
      <w:r w:rsidR="00E373B3">
        <w:rPr>
          <w:rFonts w:ascii="Times New Roman" w:hAnsi="Times New Roman" w:cs="Times New Roman"/>
          <w:sz w:val="24"/>
          <w:szCs w:val="24"/>
        </w:rPr>
        <w:t xml:space="preserve"> term of authentic material is not something new. But, when it comes to a definition, some people might have different opinion about it. </w:t>
      </w:r>
      <w:r>
        <w:rPr>
          <w:rFonts w:ascii="Times New Roman" w:hAnsi="Times New Roman" w:cs="Times New Roman"/>
          <w:sz w:val="24"/>
          <w:szCs w:val="24"/>
        </w:rPr>
        <w:t xml:space="preserve"> </w:t>
      </w:r>
      <w:r w:rsidR="00E373B3">
        <w:rPr>
          <w:rFonts w:ascii="Times New Roman" w:hAnsi="Times New Roman" w:cs="Times New Roman"/>
          <w:sz w:val="24"/>
          <w:szCs w:val="24"/>
        </w:rPr>
        <w:t xml:space="preserve">There is no fixed definition of authentic materials.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093/elt/51.2.144", "ISSN" : "14774526", "abstract" : "This article describes a classroom research project to investigate whether authentic materials increase the classroom motivation of learners, a claim often made but rarely, if ever, tested. A definition of motivation relevant to teachers was adopted-learner interest, persistence, attention, action, and enjoyment. Two beginner-level EFL classes participated, and both used authentic and artificial materials alternately. Results from two observation sheets and a self-report questionnaire indicate that while on-task behaviour and observed motivation increased significantly when authentic materials were used, self-reported motivation only increased over the last 12 of the 20 days of the study. However, learners also reported authentic materials to be significantly less interesting than artificial materials.", "author" : [ { "dropping-particle" : "", "family" : "Peacock", "given" : "Matthew", "non-dropping-particle" : "", "parse-names" : false, "suffix" : "" } ], "container-title" : "ELT Journal", "id" : "ITEM-1", "issued" : { "date-parts" : [ [ "1997" ] ] }, "title" : "The effect of authentic materials on the motivation of EFL learners", "type" : "article-journal" }, "uris" : [ "http://www.mendeley.com/documents/?uuid=9daaeaf3-2598-4c9c-a93d-c9c00e207880", "http://www.mendeley.com/documents/?uuid=3b3e7af1-681f-4880-9c0e-bf6419b24076" ] } ], "mendeley" : { "formattedCitation" : "(Peacock, 1997)", "manualFormatting" : "Peacock (1997)", "plainTextFormattedCitation" : "(Peacock, 1997)", "previouslyFormattedCitation" : "[5]"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E373B3">
        <w:rPr>
          <w:rFonts w:ascii="Times New Roman" w:hAnsi="Times New Roman" w:cs="Times New Roman"/>
          <w:noProof/>
          <w:sz w:val="24"/>
          <w:szCs w:val="24"/>
        </w:rPr>
        <w:t>Peacock (</w:t>
      </w:r>
      <w:r w:rsidR="00E373B3" w:rsidRPr="00731E1A">
        <w:rPr>
          <w:rFonts w:ascii="Times New Roman" w:hAnsi="Times New Roman" w:cs="Times New Roman"/>
          <w:noProof/>
          <w:sz w:val="24"/>
          <w:szCs w:val="24"/>
        </w:rPr>
        <w:t>1997)</w:t>
      </w:r>
      <w:r w:rsidR="009448F0">
        <w:rPr>
          <w:rFonts w:ascii="Times New Roman" w:hAnsi="Times New Roman" w:cs="Times New Roman"/>
          <w:sz w:val="24"/>
          <w:szCs w:val="24"/>
        </w:rPr>
        <w:fldChar w:fldCharType="end"/>
      </w:r>
      <w:r w:rsidR="00E373B3">
        <w:rPr>
          <w:rFonts w:ascii="Times New Roman" w:hAnsi="Times New Roman" w:cs="Times New Roman"/>
          <w:sz w:val="24"/>
          <w:szCs w:val="24"/>
        </w:rPr>
        <w:t xml:space="preserve"> defines authentic materials that are not produced and created to reach the goal of language learning. While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abstract" : "This study mainly concentrates on four important points. The first point is the purpose of using authentic material in foreign language classrooms. The second one is the role of authentic material use in the second language classroom.", "author" : [ { "dropping-particle" : "", "family" : "Tamo", "given" : "D", "non-dropping-particle" : "", "parse-names" : false, "suffix" : "" } ], "container-title" : "Lcpj", "id" : "ITEM-1", "issue" : "1991", "issued" : { "date-parts" : [ [ "2009" ] ] }, "page" : "74-78", "title" : "The Use of Authentic Materials in Classrooms", "type" : "article-journal", "volume" : "2" }, "uris" : [ "http://www.mendeley.com/documents/?uuid=41be3491-b952-4925-b818-517d6f5e3952", "http://www.mendeley.com/documents/?uuid=ceb9f745-38fd-4c76-a5e5-543ffa6cb533" ] } ], "mendeley" : { "formattedCitation" : "(Tamo, 2009a)", "manualFormatting" : "Tamo (2009)", "plainTextFormattedCitation" : "(Tamo, 2009a)", "previouslyFormattedCitation" : "[6]"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E373B3">
        <w:rPr>
          <w:rFonts w:ascii="Times New Roman" w:hAnsi="Times New Roman" w:cs="Times New Roman"/>
          <w:noProof/>
          <w:sz w:val="24"/>
          <w:szCs w:val="24"/>
        </w:rPr>
        <w:t>Tamo (</w:t>
      </w:r>
      <w:r w:rsidR="00E373B3" w:rsidRPr="006A6536">
        <w:rPr>
          <w:rFonts w:ascii="Times New Roman" w:hAnsi="Times New Roman" w:cs="Times New Roman"/>
          <w:noProof/>
          <w:sz w:val="24"/>
          <w:szCs w:val="24"/>
        </w:rPr>
        <w:t>2009)</w:t>
      </w:r>
      <w:r w:rsidR="009448F0">
        <w:rPr>
          <w:rFonts w:ascii="Times New Roman" w:hAnsi="Times New Roman" w:cs="Times New Roman"/>
          <w:sz w:val="24"/>
          <w:szCs w:val="24"/>
        </w:rPr>
        <w:fldChar w:fldCharType="end"/>
      </w:r>
      <w:r w:rsidR="00E373B3">
        <w:rPr>
          <w:rFonts w:ascii="Times New Roman" w:hAnsi="Times New Roman" w:cs="Times New Roman"/>
          <w:sz w:val="24"/>
          <w:szCs w:val="24"/>
        </w:rPr>
        <w:t xml:space="preserve"> defines authentic materials as materials which involve the natural use of the language for communication in the native speaker context. Similarl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016/S0140-6701(04)94546-8", "ISSN" : "0148-396X", "abstract" : "This paper aims to answer the questions of when and how authentic materials should be used in EFL classrooms, and how cultural content may be included in the curriculum. To address these questions, the paper is organized in two parts. In the first part, the definition of authentic materials is given. Then advantages and disadvantages of the use of authentic materials are discussed. In the second part, the definition of culture is given and then, why and how cultural content should be used is discussed.", "author" : [ { "dropping-particle" : "", "family" : "Kilickaya", "given" : "Ferit", "non-dropping-particle" : "", "parse-names" : false, "suffix" : "" } ], "container-title" : "The Internet ELT JOurnal", "id" : "ITEM-1", "issue" : "2002", "issued" : { "date-parts" : [ [ "2004" ] ] }, "page" : "10(7)", "title" : "Authentic Materials and Culture Content in EFL Classrooms", "type" : "article-journal" }, "uris" : [ "http://www.mendeley.com/documents/?uuid=2046491e-001e-47db-9c1a-f3e381bf60f6", "http://www.mendeley.com/documents/?uuid=f9107342-334c-4935-9e73-e58c31bccd40" ] } ], "mendeley" : { "formattedCitation" : "(Kilickaya, 2004)", "manualFormatting" : "Kilickaya (2004)", "plainTextFormattedCitation" : "(Kilickaya, 2004)", "previouslyFormattedCitation" : "[7]"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E373B3">
        <w:rPr>
          <w:rFonts w:ascii="Times New Roman" w:hAnsi="Times New Roman" w:cs="Times New Roman"/>
          <w:noProof/>
          <w:sz w:val="24"/>
          <w:szCs w:val="24"/>
        </w:rPr>
        <w:t>Kilickaya (</w:t>
      </w:r>
      <w:r w:rsidR="00E373B3" w:rsidRPr="007D763A">
        <w:rPr>
          <w:rFonts w:ascii="Times New Roman" w:hAnsi="Times New Roman" w:cs="Times New Roman"/>
          <w:noProof/>
          <w:sz w:val="24"/>
          <w:szCs w:val="24"/>
        </w:rPr>
        <w:t>2004)</w:t>
      </w:r>
      <w:r w:rsidR="009448F0">
        <w:rPr>
          <w:rFonts w:ascii="Times New Roman" w:hAnsi="Times New Roman" w:cs="Times New Roman"/>
          <w:sz w:val="24"/>
          <w:szCs w:val="24"/>
        </w:rPr>
        <w:fldChar w:fldCharType="end"/>
      </w:r>
      <w:r w:rsidR="00E373B3">
        <w:rPr>
          <w:rFonts w:ascii="Times New Roman" w:hAnsi="Times New Roman" w:cs="Times New Roman"/>
          <w:sz w:val="24"/>
          <w:szCs w:val="24"/>
        </w:rPr>
        <w:t xml:space="preserve"> state</w:t>
      </w:r>
      <w:r w:rsidR="00D1272E">
        <w:rPr>
          <w:rFonts w:ascii="Times New Roman" w:hAnsi="Times New Roman" w:cs="Times New Roman"/>
          <w:sz w:val="24"/>
          <w:szCs w:val="24"/>
        </w:rPr>
        <w:t>s</w:t>
      </w:r>
      <w:r w:rsidR="00E373B3">
        <w:rPr>
          <w:rFonts w:ascii="Times New Roman" w:hAnsi="Times New Roman" w:cs="Times New Roman"/>
          <w:sz w:val="24"/>
          <w:szCs w:val="24"/>
        </w:rPr>
        <w:t xml:space="preserve"> that authentic materials are materials  which are naturally  written or spoken for  communication based on particular context of the native speaker. Meanwhile,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017/s0261444807004144", "ISSN" : "0261-4448", "abstract" : "This article reviews some of the wide-ranging issues and research surrounding authentic materials and authenticity in foreign language learning. After a brief historical overview and a discussion of some of the definitional ambiguities associated with authenticity, the paper goes on to discuss four important areas of concern: i) the gap between authentic and textbook discourse; ii) the English-as-a-world-language debate; iii) authenticity and motivation; iv) text difficulty and task design and their effects on language acquisition. The article concludes by examining some of the reasons behind resistance to change in curriculum and materials design and possible future directions.", "author" : [ { "dropping-particle" : "", "family" : "Gilmore", "given" : "Alex", "non-dropping-particle" : "", "parse-names" : false, "suffix" : "" } ], "container-title" : "Language Teaching", "id" : "ITEM-1", "issued" : { "date-parts" : [ [ "2007" ] ] }, "title" : "Authentic materials and authenticity in foreign language learning", "type" : "article-journal" }, "uris" : [ "http://www.mendeley.com/documents/?uuid=94a5a7e0-fba9-4848-8b94-dd34a28b7ea1", "http://www.mendeley.com/documents/?uuid=34fd75b4-d184-4692-bbe3-d7e49c886d68" ] } ], "mendeley" : { "formattedCitation" : "(Gilmore, 2007)", "manualFormatting" : "Gilmore ( 2007)", "plainTextFormattedCitation" : "(Gilmore, 2007)", "previouslyFormattedCitation" : "[4]" }, "properties" : { "noteIndex" : 0 }, "schema" : "https://github.com/citation-style-language/schema/raw/master/csl-citation.json" }</w:instrText>
      </w:r>
      <w:r w:rsidR="009448F0">
        <w:rPr>
          <w:rFonts w:ascii="Times New Roman" w:hAnsi="Times New Roman" w:cs="Times New Roman"/>
          <w:sz w:val="24"/>
          <w:szCs w:val="24"/>
        </w:rPr>
        <w:fldChar w:fldCharType="separate"/>
      </w:r>
      <w:r>
        <w:rPr>
          <w:rFonts w:ascii="Times New Roman" w:hAnsi="Times New Roman" w:cs="Times New Roman"/>
          <w:noProof/>
          <w:sz w:val="24"/>
          <w:szCs w:val="24"/>
        </w:rPr>
        <w:t>Gilmore (</w:t>
      </w:r>
      <w:r w:rsidRPr="00C75D77">
        <w:rPr>
          <w:rFonts w:ascii="Times New Roman" w:hAnsi="Times New Roman" w:cs="Times New Roman"/>
          <w:noProof/>
          <w:sz w:val="24"/>
          <w:szCs w:val="24"/>
        </w:rPr>
        <w:t xml:space="preserve"> 2007)</w:t>
      </w:r>
      <w:r w:rsidR="009448F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373B3">
        <w:rPr>
          <w:rFonts w:ascii="Times New Roman" w:hAnsi="Times New Roman" w:cs="Times New Roman"/>
          <w:sz w:val="24"/>
          <w:szCs w:val="24"/>
        </w:rPr>
        <w:t xml:space="preserve">states that </w:t>
      </w:r>
      <w:r>
        <w:rPr>
          <w:rFonts w:ascii="Times New Roman" w:hAnsi="Times New Roman" w:cs="Times New Roman"/>
          <w:sz w:val="24"/>
          <w:szCs w:val="24"/>
        </w:rPr>
        <w:t>authenticity may be situated in the text</w:t>
      </w:r>
      <w:r w:rsidR="00BC3558">
        <w:rPr>
          <w:rFonts w:ascii="Times New Roman" w:hAnsi="Times New Roman" w:cs="Times New Roman"/>
          <w:sz w:val="24"/>
          <w:szCs w:val="24"/>
        </w:rPr>
        <w:t xml:space="preserve">, the participants, or the social and  </w:t>
      </w:r>
      <w:r>
        <w:rPr>
          <w:rFonts w:ascii="Times New Roman" w:hAnsi="Times New Roman" w:cs="Times New Roman"/>
          <w:sz w:val="24"/>
          <w:szCs w:val="24"/>
        </w:rPr>
        <w:t xml:space="preserve">cultural </w:t>
      </w:r>
      <w:r w:rsidR="00BC3558">
        <w:rPr>
          <w:rFonts w:ascii="Times New Roman" w:hAnsi="Times New Roman" w:cs="Times New Roman"/>
          <w:sz w:val="24"/>
          <w:szCs w:val="24"/>
        </w:rPr>
        <w:t xml:space="preserve">communication as well as the communicative act purposes,  or the combination between these. Thus,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017/s0261444807004144", "ISSN" : "0261-4448", "abstract" : "This article reviews some of the wide-ranging issues and research surrounding authentic materials and authenticity in foreign language learning. After a brief historical overview and a discussion of some of the definitional ambiguities associated with authenticity, the paper goes on to discuss four important areas of concern: i) the gap between authentic and textbook discourse; ii) the English-as-a-world-language debate; iii) authenticity and motivation; iv) text difficulty and task design and their effects on language acquisition. The article concludes by examining some of the reasons behind resistance to change in curriculum and materials design and possible future directions.", "author" : [ { "dropping-particle" : "", "family" : "Gilmore", "given" : "Alex", "non-dropping-particle" : "", "parse-names" : false, "suffix" : "" } ], "container-title" : "Language Teaching", "id" : "ITEM-1", "issued" : { "date-parts" : [ [ "2007" ] ] }, "title" : "Authentic materials and authenticity in foreign language learning", "type" : "article-journal" }, "uris" : [ "http://www.mendeley.com/documents/?uuid=34fd75b4-d184-4692-bbe3-d7e49c886d68", "http://www.mendeley.com/documents/?uuid=94a5a7e0-fba9-4848-8b94-dd34a28b7ea1" ] } ], "mendeley" : { "formattedCitation" : "(Gilmore, 2007)", "manualFormatting" : "Gilmore (2007)", "plainTextFormattedCitation" : "(Gilmore, 2007)", "previouslyFormattedCitation" : "[4]"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BC3558">
        <w:rPr>
          <w:rFonts w:ascii="Times New Roman" w:hAnsi="Times New Roman" w:cs="Times New Roman"/>
          <w:noProof/>
          <w:sz w:val="24"/>
          <w:szCs w:val="24"/>
        </w:rPr>
        <w:t>Gilmore</w:t>
      </w:r>
      <w:r w:rsidR="00BC3558" w:rsidRPr="00BC3558">
        <w:rPr>
          <w:rFonts w:ascii="Times New Roman" w:hAnsi="Times New Roman" w:cs="Times New Roman"/>
          <w:noProof/>
          <w:sz w:val="24"/>
          <w:szCs w:val="24"/>
        </w:rPr>
        <w:t xml:space="preserve"> </w:t>
      </w:r>
      <w:r w:rsidR="00BC3558">
        <w:rPr>
          <w:rFonts w:ascii="Times New Roman" w:hAnsi="Times New Roman" w:cs="Times New Roman"/>
          <w:noProof/>
          <w:sz w:val="24"/>
          <w:szCs w:val="24"/>
        </w:rPr>
        <w:t>(</w:t>
      </w:r>
      <w:r w:rsidR="00BC3558" w:rsidRPr="00BC3558">
        <w:rPr>
          <w:rFonts w:ascii="Times New Roman" w:hAnsi="Times New Roman" w:cs="Times New Roman"/>
          <w:noProof/>
          <w:sz w:val="24"/>
          <w:szCs w:val="24"/>
        </w:rPr>
        <w:t>2007)</w:t>
      </w:r>
      <w:r w:rsidR="009448F0">
        <w:rPr>
          <w:rFonts w:ascii="Times New Roman" w:hAnsi="Times New Roman" w:cs="Times New Roman"/>
          <w:sz w:val="24"/>
          <w:szCs w:val="24"/>
        </w:rPr>
        <w:fldChar w:fldCharType="end"/>
      </w:r>
      <w:r w:rsidR="00BC3558">
        <w:rPr>
          <w:rFonts w:ascii="Times New Roman" w:hAnsi="Times New Roman" w:cs="Times New Roman"/>
          <w:sz w:val="24"/>
          <w:szCs w:val="24"/>
        </w:rPr>
        <w:t xml:space="preserve"> states that definition of authentic materials depends on the source of the text and context  of its production.</w:t>
      </w:r>
    </w:p>
    <w:p w:rsidR="00417151" w:rsidRDefault="00417151"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p>
    <w:p w:rsidR="00A1606A" w:rsidRDefault="00A1606A" w:rsidP="0041715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paper is intended to describe 1) the </w:t>
      </w:r>
      <w:proofErr w:type="gramStart"/>
      <w:r>
        <w:rPr>
          <w:rFonts w:ascii="Times New Roman" w:hAnsi="Times New Roman" w:cs="Times New Roman"/>
          <w:sz w:val="24"/>
          <w:szCs w:val="24"/>
        </w:rPr>
        <w:t>theoretical  relationship</w:t>
      </w:r>
      <w:proofErr w:type="gramEnd"/>
      <w:r>
        <w:rPr>
          <w:rFonts w:ascii="Times New Roman" w:hAnsi="Times New Roman" w:cs="Times New Roman"/>
          <w:sz w:val="24"/>
          <w:szCs w:val="24"/>
        </w:rPr>
        <w:t xml:space="preserve"> between Content-Based Instruction and authentic materials that can be used by la</w:t>
      </w:r>
      <w:r w:rsidR="00417151">
        <w:rPr>
          <w:rFonts w:ascii="Times New Roman" w:hAnsi="Times New Roman" w:cs="Times New Roman"/>
          <w:sz w:val="24"/>
          <w:szCs w:val="24"/>
        </w:rPr>
        <w:t xml:space="preserve">nguage teachers to teach </w:t>
      </w:r>
      <w:proofErr w:type="spellStart"/>
      <w:r w:rsidR="00417151">
        <w:rPr>
          <w:rFonts w:ascii="Times New Roman" w:hAnsi="Times New Roman" w:cs="Times New Roman"/>
          <w:sz w:val="24"/>
          <w:szCs w:val="24"/>
        </w:rPr>
        <w:t>writin</w:t>
      </w:r>
      <w:proofErr w:type="spellEnd"/>
      <w:r>
        <w:rPr>
          <w:rFonts w:ascii="Times New Roman" w:hAnsi="Times New Roman" w:cs="Times New Roman"/>
          <w:sz w:val="24"/>
          <w:szCs w:val="24"/>
        </w:rPr>
        <w:t xml:space="preserve"> in the classroom, 2) the previous studies of authentic materials used for teaching writing, 3) the type of authentic materials which can be used for teaching writing, and 4) the advantages and disadvantages of using authentic materials for teaching writing</w:t>
      </w:r>
      <w:r w:rsidR="00731E1A">
        <w:rPr>
          <w:rFonts w:ascii="Times New Roman" w:hAnsi="Times New Roman" w:cs="Times New Roman"/>
          <w:sz w:val="24"/>
          <w:szCs w:val="24"/>
        </w:rPr>
        <w:t>.</w:t>
      </w:r>
    </w:p>
    <w:p w:rsidR="00A1606A" w:rsidRDefault="00A1606A" w:rsidP="00A1606A">
      <w:pPr>
        <w:widowControl w:val="0"/>
        <w:autoSpaceDE w:val="0"/>
        <w:autoSpaceDN w:val="0"/>
        <w:adjustRightInd w:val="0"/>
        <w:spacing w:after="0" w:line="240" w:lineRule="auto"/>
        <w:jc w:val="both"/>
        <w:rPr>
          <w:rFonts w:ascii="Times New Roman" w:hAnsi="Times New Roman" w:cs="Times New Roman"/>
          <w:sz w:val="24"/>
          <w:szCs w:val="24"/>
        </w:rPr>
      </w:pPr>
    </w:p>
    <w:p w:rsidR="00A1606A" w:rsidRDefault="00A1606A" w:rsidP="00A1606A">
      <w:pPr>
        <w:widowControl w:val="0"/>
        <w:autoSpaceDE w:val="0"/>
        <w:autoSpaceDN w:val="0"/>
        <w:adjustRightInd w:val="0"/>
        <w:spacing w:after="0" w:line="240" w:lineRule="auto"/>
        <w:jc w:val="both"/>
        <w:rPr>
          <w:rFonts w:ascii="Times New Roman" w:hAnsi="Times New Roman" w:cs="Times New Roman"/>
          <w:b/>
          <w:sz w:val="24"/>
          <w:szCs w:val="24"/>
        </w:rPr>
      </w:pPr>
      <w:r w:rsidRPr="00BE4938">
        <w:rPr>
          <w:rFonts w:ascii="Times New Roman" w:hAnsi="Times New Roman" w:cs="Times New Roman"/>
          <w:b/>
          <w:sz w:val="24"/>
          <w:szCs w:val="24"/>
        </w:rPr>
        <w:t>METHOD</w:t>
      </w:r>
    </w:p>
    <w:p w:rsidR="00417151" w:rsidRDefault="00417151" w:rsidP="00A1606A">
      <w:pPr>
        <w:widowControl w:val="0"/>
        <w:autoSpaceDE w:val="0"/>
        <w:autoSpaceDN w:val="0"/>
        <w:adjustRightInd w:val="0"/>
        <w:spacing w:after="0" w:line="240" w:lineRule="auto"/>
        <w:jc w:val="both"/>
        <w:rPr>
          <w:rFonts w:ascii="Times New Roman" w:hAnsi="Times New Roman" w:cs="Times New Roman"/>
          <w:b/>
          <w:sz w:val="24"/>
          <w:szCs w:val="24"/>
          <w:lang w:val="id-ID"/>
        </w:rPr>
      </w:pPr>
    </w:p>
    <w:p w:rsidR="00A1606A" w:rsidRDefault="00A1606A" w:rsidP="00A1606A">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uses qualitative approach focusing on content analysis design. Content analysis design is considered appropriate since the main purpose of the study is to conduct a library research in relation to the type of authentic materials suitable for higher education, </w:t>
      </w:r>
      <w:proofErr w:type="gramStart"/>
      <w:r>
        <w:rPr>
          <w:rFonts w:ascii="Times New Roman" w:hAnsi="Times New Roman" w:cs="Times New Roman"/>
          <w:sz w:val="24"/>
          <w:szCs w:val="24"/>
        </w:rPr>
        <w:t>more</w:t>
      </w:r>
      <w:proofErr w:type="gramEnd"/>
      <w:r>
        <w:rPr>
          <w:rFonts w:ascii="Times New Roman" w:hAnsi="Times New Roman" w:cs="Times New Roman"/>
          <w:sz w:val="24"/>
          <w:szCs w:val="24"/>
        </w:rPr>
        <w:t xml:space="preserve"> specifically in Senior High school level and university level. The library research was conducted through reading research reports in the internet, thesis, dissertation, and other type of relevant document. The instrument used was mainly   human instrument and documentation. The data collection took </w:t>
      </w:r>
      <w:r w:rsidR="00D1272E">
        <w:rPr>
          <w:rFonts w:ascii="Times New Roman" w:hAnsi="Times New Roman" w:cs="Times New Roman"/>
          <w:sz w:val="24"/>
          <w:szCs w:val="24"/>
        </w:rPr>
        <w:t>four</w:t>
      </w:r>
      <w:r>
        <w:rPr>
          <w:rFonts w:ascii="Times New Roman" w:hAnsi="Times New Roman" w:cs="Times New Roman"/>
          <w:sz w:val="24"/>
          <w:szCs w:val="24"/>
        </w:rPr>
        <w:t xml:space="preserve"> months from February to </w:t>
      </w:r>
      <w:r w:rsidR="00D1272E">
        <w:rPr>
          <w:rFonts w:ascii="Times New Roman" w:hAnsi="Times New Roman" w:cs="Times New Roman"/>
          <w:sz w:val="24"/>
          <w:szCs w:val="24"/>
        </w:rPr>
        <w:t>May</w:t>
      </w:r>
      <w:r>
        <w:rPr>
          <w:rFonts w:ascii="Times New Roman" w:hAnsi="Times New Roman" w:cs="Times New Roman"/>
          <w:sz w:val="24"/>
          <w:szCs w:val="24"/>
        </w:rPr>
        <w:t xml:space="preserve"> 2019 which employed several steps; finding articles or research reports in relation to authentic materials for teaching writing, reading and comprehending the reports, classifying the data based on its category, and making conclusion. The researcher focused on the methodology of the previous research to find out what and how the authentic materials were presented in classroom context for teaching writing.</w:t>
      </w:r>
    </w:p>
    <w:p w:rsidR="00A1606A" w:rsidRDefault="00A1606A" w:rsidP="00A1606A">
      <w:pPr>
        <w:widowControl w:val="0"/>
        <w:autoSpaceDE w:val="0"/>
        <w:autoSpaceDN w:val="0"/>
        <w:adjustRightInd w:val="0"/>
        <w:spacing w:after="0" w:line="240" w:lineRule="auto"/>
        <w:jc w:val="both"/>
        <w:rPr>
          <w:rFonts w:ascii="Times New Roman" w:hAnsi="Times New Roman" w:cs="Times New Roman"/>
          <w:sz w:val="24"/>
          <w:szCs w:val="24"/>
        </w:rPr>
      </w:pPr>
    </w:p>
    <w:p w:rsidR="00417151" w:rsidRDefault="00417151" w:rsidP="00B76AAC">
      <w:pPr>
        <w:widowControl w:val="0"/>
        <w:autoSpaceDE w:val="0"/>
        <w:autoSpaceDN w:val="0"/>
        <w:adjustRightInd w:val="0"/>
        <w:spacing w:after="0" w:line="240" w:lineRule="auto"/>
        <w:jc w:val="both"/>
        <w:rPr>
          <w:rFonts w:ascii="Times New Roman" w:hAnsi="Times New Roman" w:cs="Times New Roman"/>
          <w:b/>
          <w:sz w:val="24"/>
          <w:szCs w:val="24"/>
          <w:lang w:val="id-ID"/>
        </w:rPr>
      </w:pPr>
    </w:p>
    <w:p w:rsidR="00417151" w:rsidRDefault="00417151" w:rsidP="00B76AAC">
      <w:pPr>
        <w:widowControl w:val="0"/>
        <w:autoSpaceDE w:val="0"/>
        <w:autoSpaceDN w:val="0"/>
        <w:adjustRightInd w:val="0"/>
        <w:spacing w:after="0" w:line="240" w:lineRule="auto"/>
        <w:jc w:val="both"/>
        <w:rPr>
          <w:rFonts w:ascii="Times New Roman" w:hAnsi="Times New Roman" w:cs="Times New Roman"/>
          <w:b/>
          <w:sz w:val="24"/>
          <w:szCs w:val="24"/>
          <w:lang w:val="id-ID"/>
        </w:rPr>
      </w:pPr>
    </w:p>
    <w:p w:rsidR="00417151" w:rsidRDefault="00417151" w:rsidP="00B76AAC">
      <w:pPr>
        <w:widowControl w:val="0"/>
        <w:autoSpaceDE w:val="0"/>
        <w:autoSpaceDN w:val="0"/>
        <w:adjustRightInd w:val="0"/>
        <w:spacing w:after="0" w:line="240" w:lineRule="auto"/>
        <w:jc w:val="both"/>
        <w:rPr>
          <w:rFonts w:ascii="Times New Roman" w:hAnsi="Times New Roman" w:cs="Times New Roman"/>
          <w:b/>
          <w:sz w:val="24"/>
          <w:szCs w:val="24"/>
          <w:lang w:val="id-ID"/>
        </w:rPr>
      </w:pPr>
    </w:p>
    <w:p w:rsidR="00417151" w:rsidRDefault="00417151" w:rsidP="00B76AAC">
      <w:pPr>
        <w:widowControl w:val="0"/>
        <w:autoSpaceDE w:val="0"/>
        <w:autoSpaceDN w:val="0"/>
        <w:adjustRightInd w:val="0"/>
        <w:spacing w:after="0" w:line="240" w:lineRule="auto"/>
        <w:jc w:val="both"/>
        <w:rPr>
          <w:rFonts w:ascii="Times New Roman" w:hAnsi="Times New Roman" w:cs="Times New Roman"/>
          <w:b/>
          <w:sz w:val="24"/>
          <w:szCs w:val="24"/>
          <w:lang w:val="id-ID"/>
        </w:rPr>
      </w:pPr>
    </w:p>
    <w:p w:rsidR="00417151" w:rsidRDefault="00417151" w:rsidP="00B76AAC">
      <w:pPr>
        <w:widowControl w:val="0"/>
        <w:autoSpaceDE w:val="0"/>
        <w:autoSpaceDN w:val="0"/>
        <w:adjustRightInd w:val="0"/>
        <w:spacing w:after="0" w:line="240" w:lineRule="auto"/>
        <w:jc w:val="both"/>
        <w:rPr>
          <w:rFonts w:ascii="Times New Roman" w:hAnsi="Times New Roman" w:cs="Times New Roman"/>
          <w:b/>
          <w:sz w:val="24"/>
          <w:szCs w:val="24"/>
          <w:lang w:val="id-ID"/>
        </w:rPr>
      </w:pPr>
    </w:p>
    <w:p w:rsidR="00A1606A" w:rsidRDefault="00E373B3" w:rsidP="00B76AAC">
      <w:pPr>
        <w:widowControl w:val="0"/>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 AND DISCUSSION</w:t>
      </w:r>
    </w:p>
    <w:p w:rsidR="00417151" w:rsidRDefault="00417151" w:rsidP="00B76AAC">
      <w:pPr>
        <w:widowControl w:val="0"/>
        <w:autoSpaceDE w:val="0"/>
        <w:autoSpaceDN w:val="0"/>
        <w:adjustRightInd w:val="0"/>
        <w:spacing w:after="0" w:line="240" w:lineRule="auto"/>
        <w:jc w:val="both"/>
        <w:rPr>
          <w:rFonts w:ascii="Times New Roman" w:hAnsi="Times New Roman" w:cs="Times New Roman"/>
          <w:b/>
          <w:sz w:val="24"/>
          <w:szCs w:val="24"/>
          <w:lang w:val="id-ID"/>
        </w:rPr>
      </w:pPr>
    </w:p>
    <w:p w:rsidR="00A1606A" w:rsidRDefault="00A1606A" w:rsidP="00B76AAC">
      <w:pPr>
        <w:widowControl w:val="0"/>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Content-Based Instruction and Authentic Materials for Teaching Writing</w:t>
      </w:r>
    </w:p>
    <w:p w:rsidR="00E373B3" w:rsidRDefault="00D1272E"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rPr>
        <w:t>Some teachers might wonder about the connection between content-based instruction and authentic materials. But, before looking at the connection from theoretical relationship, understanding the definition of authentic materials would offer great to find the connection between content-based instruction and authentic materials, if any. To begin with, until now, n</w:t>
      </w:r>
      <w:r w:rsidR="00E373B3">
        <w:rPr>
          <w:rFonts w:ascii="Times New Roman" w:hAnsi="Times New Roman" w:cs="Times New Roman"/>
          <w:sz w:val="24"/>
          <w:szCs w:val="24"/>
        </w:rPr>
        <w:t xml:space="preserve">o clear consensus has been made to define what it meant by authentic materials. As stated </w:t>
      </w:r>
      <w:r w:rsidR="00E373B3" w:rsidRPr="001D3F9F">
        <w:rPr>
          <w:rFonts w:ascii="Times New Roman" w:hAnsi="Times New Roman" w:cs="Times New Roman"/>
          <w:sz w:val="24"/>
          <w:szCs w:val="24"/>
        </w:rPr>
        <w:t xml:space="preserve">previously, experts say different thing about the definition of authentic materials. </w:t>
      </w:r>
    </w:p>
    <w:p w:rsidR="00417151" w:rsidRPr="00417151" w:rsidRDefault="00417151"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p>
    <w:p w:rsidR="00BF2A5C" w:rsidRDefault="00295728" w:rsidP="00BF2A5C">
      <w:pPr>
        <w:pStyle w:val="ListParagraph"/>
        <w:numPr>
          <w:ilvl w:val="0"/>
          <w:numId w:val="9"/>
        </w:numPr>
        <w:autoSpaceDE w:val="0"/>
        <w:autoSpaceDN w:val="0"/>
        <w:adjustRightInd w:val="0"/>
        <w:spacing w:after="0" w:line="240" w:lineRule="auto"/>
        <w:rPr>
          <w:rFonts w:ascii="Times New Roman" w:hAnsi="Times New Roman" w:cs="Times New Roman"/>
          <w:i/>
          <w:sz w:val="24"/>
          <w:szCs w:val="24"/>
        </w:rPr>
      </w:pPr>
      <w:r w:rsidRPr="00BF2A5C">
        <w:rPr>
          <w:rFonts w:ascii="Times New Roman" w:hAnsi="Times New Roman" w:cs="Times New Roman"/>
          <w:i/>
          <w:sz w:val="24"/>
          <w:szCs w:val="24"/>
        </w:rPr>
        <w:t>“ordinary texts not produced specifically for language teaching purposes</w:t>
      </w:r>
      <w:r w:rsidR="0027364A" w:rsidRPr="00BF2A5C">
        <w:rPr>
          <w:rFonts w:ascii="Times New Roman" w:hAnsi="Times New Roman" w:cs="Times New Roman"/>
          <w:i/>
          <w:sz w:val="24"/>
          <w:szCs w:val="24"/>
        </w:rPr>
        <w:t xml:space="preserve"> </w:t>
      </w:r>
      <w:r w:rsidRPr="00BF2A5C">
        <w:rPr>
          <w:rFonts w:ascii="Times New Roman" w:hAnsi="Times New Roman" w:cs="Times New Roman"/>
          <w:i/>
          <w:sz w:val="24"/>
          <w:szCs w:val="24"/>
        </w:rPr>
        <w:t xml:space="preserve"> </w:t>
      </w:r>
      <w:r w:rsidR="009448F0" w:rsidRPr="00BF2A5C">
        <w:rPr>
          <w:rFonts w:ascii="Times New Roman" w:hAnsi="Times New Roman" w:cs="Times New Roman"/>
          <w:i/>
          <w:sz w:val="24"/>
          <w:szCs w:val="24"/>
        </w:rPr>
        <w:fldChar w:fldCharType="begin" w:fldLock="1"/>
      </w:r>
      <w:r w:rsidR="00DD7401">
        <w:rPr>
          <w:rFonts w:ascii="Times New Roman" w:hAnsi="Times New Roman" w:cs="Times New Roman"/>
          <w:i/>
          <w:sz w:val="24"/>
          <w:szCs w:val="24"/>
        </w:rPr>
        <w:instrText>ADDIN CSL_CITATION { "citationItems" : [ { "id" : "ITEM-1", "itemData" : { "DOI" : "10.1017/s0261444811000528", "ISSN" : "0261-4448", "abstract" : "This article reviews the literature on the relatively new field of materials development for language learning and teaching. It reports the origins and development of the field and then reviews the literature on the evaluation, adaptation, production and exploitation of learning materials. It also reviews the literature, first, on a number of controversial issues in the field, next, on electronic delivery of materials and, third, on research in materials development. It identifies gaps in the literature and makes proposals for future progress in materials development and in the research within the field. Much of the literature focuses on materials for learning English but the same principles apply to materials for learning any L2, as has been acknowledged by some of the authors whose publications focus on materials for learning other languages.", "author" : [ { "dropping-particle" : "", "family" : "Tomlinson", "given" : "Brian", "non-dropping-particle" : "", "parse-names" : false, "suffix" : "" } ], "container-title" : "Language Teaching", "id" : "ITEM-1", "issued" : { "date-parts" : [ [ "2012" ] ] }, "title" : "Materials development for language learning and teaching", "type" : "article-journal" }, "uris" : [ "http://www.mendeley.com/documents/?uuid=66a38f14-9f76-468e-b6f1-3c4b56c83c5e" ] } ], "mendeley" : { "formattedCitation" : "(Tomlinson, 2012)", "manualFormatting" : "(Tomlinson, 2001: 68)", "plainTextFormattedCitation" : "(Tomlinson, 2012)", "previouslyFormattedCitation" : "[8]" }, "properties" : { "noteIndex" : 0 }, "schema" : "https://github.com/citation-style-language/schema/raw/master/csl-citation.json" }</w:instrText>
      </w:r>
      <w:r w:rsidR="009448F0" w:rsidRPr="00BF2A5C">
        <w:rPr>
          <w:rFonts w:ascii="Times New Roman" w:hAnsi="Times New Roman" w:cs="Times New Roman"/>
          <w:i/>
          <w:sz w:val="24"/>
          <w:szCs w:val="24"/>
        </w:rPr>
        <w:fldChar w:fldCharType="separate"/>
      </w:r>
      <w:r w:rsidRPr="00BF2A5C">
        <w:rPr>
          <w:rFonts w:ascii="Times New Roman" w:hAnsi="Times New Roman" w:cs="Times New Roman"/>
          <w:noProof/>
          <w:sz w:val="24"/>
          <w:szCs w:val="24"/>
        </w:rPr>
        <w:t>(Tomlinson, 2001: 68)</w:t>
      </w:r>
      <w:r w:rsidR="009448F0" w:rsidRPr="00BF2A5C">
        <w:rPr>
          <w:rFonts w:ascii="Times New Roman" w:hAnsi="Times New Roman" w:cs="Times New Roman"/>
          <w:i/>
          <w:sz w:val="24"/>
          <w:szCs w:val="24"/>
        </w:rPr>
        <w:fldChar w:fldCharType="end"/>
      </w:r>
      <w:r w:rsidR="00BF2A5C" w:rsidRPr="00BF2A5C">
        <w:rPr>
          <w:rFonts w:ascii="Times New Roman" w:hAnsi="Times New Roman" w:cs="Times New Roman"/>
          <w:i/>
          <w:sz w:val="24"/>
          <w:szCs w:val="24"/>
        </w:rPr>
        <w:t xml:space="preserve"> </w:t>
      </w:r>
    </w:p>
    <w:p w:rsidR="00BF2A5C" w:rsidRPr="00BF2A5C" w:rsidRDefault="00BF2A5C" w:rsidP="00BF2A5C">
      <w:pPr>
        <w:pStyle w:val="ListParagraph"/>
        <w:numPr>
          <w:ilvl w:val="0"/>
          <w:numId w:val="9"/>
        </w:numPr>
        <w:autoSpaceDE w:val="0"/>
        <w:autoSpaceDN w:val="0"/>
        <w:adjustRightInd w:val="0"/>
        <w:spacing w:after="0" w:line="240" w:lineRule="auto"/>
        <w:rPr>
          <w:rFonts w:ascii="Times New Roman" w:hAnsi="Times New Roman" w:cs="Times New Roman"/>
          <w:i/>
          <w:sz w:val="24"/>
          <w:szCs w:val="24"/>
        </w:rPr>
      </w:pPr>
      <w:r>
        <w:rPr>
          <w:rFonts w:ascii="Times New Roman" w:hAnsi="Times New Roman" w:cs="Times New Roman"/>
          <w:i/>
          <w:sz w:val="24"/>
          <w:szCs w:val="24"/>
        </w:rPr>
        <w:t>“</w:t>
      </w:r>
      <w:r w:rsidRPr="00BF2A5C">
        <w:rPr>
          <w:rFonts w:ascii="Times New Roman" w:hAnsi="Times New Roman" w:cs="Times New Roman"/>
          <w:i/>
          <w:sz w:val="24"/>
          <w:szCs w:val="24"/>
        </w:rPr>
        <w:t>real language, produced by real speakers or writers for real audiences and designed to convey real messages of some sort</w:t>
      </w:r>
      <w:r>
        <w:rPr>
          <w:rFonts w:ascii="Times New Roman" w:hAnsi="Times New Roman" w:cs="Times New Roman"/>
          <w:i/>
          <w:sz w:val="24"/>
          <w:szCs w:val="24"/>
        </w:rPr>
        <w:t xml:space="preserve">” </w:t>
      </w:r>
      <w:r w:rsidR="009448F0">
        <w:rPr>
          <w:rFonts w:ascii="Times New Roman" w:hAnsi="Times New Roman" w:cs="Times New Roman"/>
          <w:i/>
          <w:sz w:val="24"/>
          <w:szCs w:val="24"/>
        </w:rPr>
        <w:fldChar w:fldCharType="begin" w:fldLock="1"/>
      </w:r>
      <w:r w:rsidR="00DD7401">
        <w:rPr>
          <w:rFonts w:ascii="Times New Roman" w:hAnsi="Times New Roman" w:cs="Times New Roman"/>
          <w:i/>
          <w:sz w:val="24"/>
          <w:szCs w:val="24"/>
        </w:rPr>
        <w:instrText>ADDIN CSL_CITATION { "citationItems" : [ { "id" : "ITEM-1", "itemData" : { "abstract" : "Students joining middle-level colleges, universities and the workplace have limited functional competency in English language. The teaching approaches and syllabi at institutions of learning do not give adequate attention to functional writing. The aim of this paper is to explore the authentic materials approach and demonstrate how it may be used in the teaching of functional writing in the classroom. The paper defines and classifies authentic materials, and explains how they apply to classroom functional writing. Second, it describes classroom authentic material analysis and evaluation activities that can be useful learning and teaching tools where the learners, as a result of reading and discussing, can go on to be effective functional text writers. Finally, the paper proposes an authentic text-based teaching and learning methodology that can be used in the acquisition of functional writing skills in the classroom.", "author" : [ { "dropping-particle" : "", "family" : "Maroko", "given" : "Geoffrey M.", "non-dropping-particle" : "", "parse-names" : false, "suffix" : "" } ], "container-title" : "The new decade and (2nd) FL Teaching: The initial phase Rudolf Reinelt Research Laboratory EU Matsuyama", "id" : "ITEM-1", "issued" : { "date-parts" : [ [ "2010" ] ] }, "page" : "71 \u2013 87", "title" : "The authentic materials approach in the teaching of functional writing in the classroom", "type" : "chapter" }, "uris" : [ "http://www.mendeley.com/documents/?uuid=3d9a6484-6448-477b-b9a4-edd5a568866e" ] } ], "mendeley" : { "formattedCitation" : "(Maroko, 2010)", "manualFormatting" : "(Maroko, 2010:5)", "plainTextFormattedCitation" : "(Maroko, 2010)", "previouslyFormattedCitation" : "[9]" }, "properties" : { "noteIndex" : 0 }, "schema" : "https://github.com/citation-style-language/schema/raw/master/csl-citation.json" }</w:instrText>
      </w:r>
      <w:r w:rsidR="009448F0">
        <w:rPr>
          <w:rFonts w:ascii="Times New Roman" w:hAnsi="Times New Roman" w:cs="Times New Roman"/>
          <w:i/>
          <w:sz w:val="24"/>
          <w:szCs w:val="24"/>
        </w:rPr>
        <w:fldChar w:fldCharType="separate"/>
      </w:r>
      <w:r w:rsidRPr="00BF2A5C">
        <w:rPr>
          <w:rFonts w:ascii="Times New Roman" w:hAnsi="Times New Roman" w:cs="Times New Roman"/>
          <w:noProof/>
          <w:sz w:val="24"/>
          <w:szCs w:val="24"/>
        </w:rPr>
        <w:t>(Maroko, 2010</w:t>
      </w:r>
      <w:r>
        <w:rPr>
          <w:rFonts w:ascii="Times New Roman" w:hAnsi="Times New Roman" w:cs="Times New Roman"/>
          <w:noProof/>
          <w:sz w:val="24"/>
          <w:szCs w:val="24"/>
        </w:rPr>
        <w:t>:5</w:t>
      </w:r>
      <w:r w:rsidRPr="00BF2A5C">
        <w:rPr>
          <w:rFonts w:ascii="Times New Roman" w:hAnsi="Times New Roman" w:cs="Times New Roman"/>
          <w:noProof/>
          <w:sz w:val="24"/>
          <w:szCs w:val="24"/>
        </w:rPr>
        <w:t>)</w:t>
      </w:r>
      <w:r w:rsidR="009448F0">
        <w:rPr>
          <w:rFonts w:ascii="Times New Roman" w:hAnsi="Times New Roman" w:cs="Times New Roman"/>
          <w:i/>
          <w:sz w:val="24"/>
          <w:szCs w:val="24"/>
        </w:rPr>
        <w:fldChar w:fldCharType="end"/>
      </w:r>
    </w:p>
    <w:p w:rsidR="00E373B3" w:rsidRPr="001D3F9F" w:rsidRDefault="00E70743" w:rsidP="001D3F9F">
      <w:pPr>
        <w:pStyle w:val="ListParagraph"/>
        <w:numPr>
          <w:ilvl w:val="0"/>
          <w:numId w:val="9"/>
        </w:numPr>
        <w:autoSpaceDE w:val="0"/>
        <w:autoSpaceDN w:val="0"/>
        <w:adjustRightInd w:val="0"/>
        <w:spacing w:after="0" w:line="240" w:lineRule="auto"/>
        <w:rPr>
          <w:rFonts w:ascii="Times New Roman" w:hAnsi="Times New Roman" w:cs="Times New Roman"/>
          <w:sz w:val="24"/>
          <w:szCs w:val="24"/>
        </w:rPr>
      </w:pPr>
      <w:r w:rsidRPr="001D3F9F">
        <w:rPr>
          <w:rFonts w:ascii="Times New Roman" w:hAnsi="Times New Roman" w:cs="Times New Roman"/>
          <w:i/>
          <w:sz w:val="24"/>
          <w:szCs w:val="24"/>
        </w:rPr>
        <w:t>“authentic materials are materials that we can use with the students in the classroom and that have not been changed in any way for ESL students”</w:t>
      </w:r>
      <w:r w:rsidRPr="001D3F9F">
        <w:rPr>
          <w:rFonts w:ascii="Times New Roman" w:hAnsi="Times New Roman" w:cs="Times New Roman"/>
          <w:sz w:val="24"/>
          <w:szCs w:val="24"/>
        </w:rPr>
        <w:t xml:space="preserve"> </w:t>
      </w:r>
      <w:r w:rsidR="009448F0" w:rsidRPr="001D3F9F">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abstract" : "This study mainly concentrates on four important points. The first point is the purpose of using authentic material in foreign language classrooms. The second one is the role of authentic material use in the second language classroom.", "author" : [ { "dropping-particle" : "", "family" : "Tamo", "given" : "D", "non-dropping-particle" : "", "parse-names" : false, "suffix" : "" } ], "container-title" : "Lcpj", "id" : "ITEM-1", "issue" : "1991", "issued" : { "date-parts" : [ [ "2009" ] ] }, "page" : "74-78", "title" : "The Use of Authentic Materials in Classrooms", "type" : "article-journal", "volume" : "2" }, "uris" : [ "http://www.mendeley.com/documents/?uuid=ceb9f745-38fd-4c76-a5e5-543ffa6cb533", "http://www.mendeley.com/documents/?uuid=41be3491-b952-4925-b818-517d6f5e3952" ] } ], "mendeley" : { "formattedCitation" : "(Tamo, 2009b)", "manualFormatting" : "(Tamo, 2009: 75)", "plainTextFormattedCitation" : "(Tamo, 2009b)", "previouslyFormattedCitation" : "[10]" }, "properties" : { "noteIndex" : 0 }, "schema" : "https://github.com/citation-style-language/schema/raw/master/csl-citation.json" }</w:instrText>
      </w:r>
      <w:r w:rsidR="009448F0" w:rsidRPr="001D3F9F">
        <w:rPr>
          <w:rFonts w:ascii="Times New Roman" w:hAnsi="Times New Roman" w:cs="Times New Roman"/>
          <w:sz w:val="24"/>
          <w:szCs w:val="24"/>
        </w:rPr>
        <w:fldChar w:fldCharType="separate"/>
      </w:r>
      <w:r w:rsidRPr="001D3F9F">
        <w:rPr>
          <w:rFonts w:ascii="Times New Roman" w:hAnsi="Times New Roman" w:cs="Times New Roman"/>
          <w:noProof/>
          <w:sz w:val="24"/>
          <w:szCs w:val="24"/>
        </w:rPr>
        <w:t>(Tamo, 2009: 75)</w:t>
      </w:r>
      <w:r w:rsidR="009448F0" w:rsidRPr="001D3F9F">
        <w:rPr>
          <w:rFonts w:ascii="Times New Roman" w:hAnsi="Times New Roman" w:cs="Times New Roman"/>
          <w:sz w:val="24"/>
          <w:szCs w:val="24"/>
        </w:rPr>
        <w:fldChar w:fldCharType="end"/>
      </w:r>
    </w:p>
    <w:p w:rsidR="00E70743" w:rsidRPr="001D3F9F" w:rsidRDefault="00E70743" w:rsidP="001D3F9F">
      <w:pPr>
        <w:pStyle w:val="ListParagraph"/>
        <w:numPr>
          <w:ilvl w:val="0"/>
          <w:numId w:val="9"/>
        </w:numPr>
        <w:autoSpaceDE w:val="0"/>
        <w:autoSpaceDN w:val="0"/>
        <w:adjustRightInd w:val="0"/>
        <w:spacing w:after="0" w:line="240" w:lineRule="auto"/>
        <w:rPr>
          <w:rFonts w:ascii="Times New Roman" w:hAnsi="Times New Roman" w:cs="Times New Roman"/>
          <w:sz w:val="24"/>
          <w:szCs w:val="24"/>
        </w:rPr>
      </w:pPr>
      <w:r w:rsidRPr="001D3F9F">
        <w:rPr>
          <w:rFonts w:ascii="Times New Roman" w:hAnsi="Times New Roman" w:cs="Times New Roman"/>
          <w:i/>
          <w:sz w:val="24"/>
          <w:szCs w:val="24"/>
        </w:rPr>
        <w:t>“</w:t>
      </w:r>
      <w:proofErr w:type="gramStart"/>
      <w:r w:rsidRPr="001D3F9F">
        <w:rPr>
          <w:rFonts w:ascii="Times New Roman" w:hAnsi="Times New Roman" w:cs="Times New Roman"/>
          <w:i/>
          <w:sz w:val="24"/>
          <w:szCs w:val="24"/>
        </w:rPr>
        <w:t>exposure</w:t>
      </w:r>
      <w:proofErr w:type="gramEnd"/>
      <w:r w:rsidRPr="001D3F9F">
        <w:rPr>
          <w:rFonts w:ascii="Times New Roman" w:hAnsi="Times New Roman" w:cs="Times New Roman"/>
          <w:i/>
          <w:sz w:val="24"/>
          <w:szCs w:val="24"/>
        </w:rPr>
        <w:t xml:space="preserve"> to real language and its use in its own community”.  </w:t>
      </w:r>
      <w:r w:rsidR="009448F0" w:rsidRPr="001D3F9F">
        <w:rPr>
          <w:rFonts w:ascii="Times New Roman" w:hAnsi="Times New Roman" w:cs="Times New Roman"/>
          <w:i/>
          <w:sz w:val="24"/>
          <w:szCs w:val="24"/>
        </w:rPr>
        <w:fldChar w:fldCharType="begin" w:fldLock="1"/>
      </w:r>
      <w:r w:rsidR="00DD7401">
        <w:rPr>
          <w:rFonts w:ascii="Times New Roman" w:hAnsi="Times New Roman" w:cs="Times New Roman"/>
          <w:i/>
          <w:sz w:val="24"/>
          <w:szCs w:val="24"/>
        </w:rPr>
        <w:instrText>ADDIN CSL_CITATION { "citationItems" : [ { "id" : "ITEM-1", "itemData" : { "DOI" : "10.1016/S0140-6701(04)94546-8", "ISSN" : "0148-396X", "abstract" : "This paper aims to answer the questions of when and how authentic materials should be used in EFL classrooms, and how cultural content may be included in the curriculum. To address these questions, the paper is organized in two parts. In the first part, the definition of authentic materials is given. Then advantages and disadvantages of the use of authentic materials are discussed. In the second part, the definition of culture is given and then, why and how cultural content should be used is discussed.", "author" : [ { "dropping-particle" : "", "family" : "Kilickaya", "given" : "Ferit", "non-dropping-particle" : "", "parse-names" : false, "suffix" : "" } ], "container-title" : "The Internet ELT JOurnal", "id" : "ITEM-1", "issue" : "2002", "issued" : { "date-parts" : [ [ "2004" ] ] }, "page" : "10(7)", "title" : "Authentic Materials and Culture Content in EFL Classrooms", "type" : "article-journal" }, "uris" : [ "http://www.mendeley.com/documents/?uuid=f9107342-334c-4935-9e73-e58c31bccd40", "http://www.mendeley.com/documents/?uuid=2046491e-001e-47db-9c1a-f3e381bf60f6" ] } ], "mendeley" : { "formattedCitation" : "(Kilickaya, 2004)", "plainTextFormattedCitation" : "(Kilickaya, 2004)", "previouslyFormattedCitation" : "[7]" }, "properties" : { "noteIndex" : 0 }, "schema" : "https://github.com/citation-style-language/schema/raw/master/csl-citation.json" }</w:instrText>
      </w:r>
      <w:r w:rsidR="009448F0" w:rsidRPr="001D3F9F">
        <w:rPr>
          <w:rFonts w:ascii="Times New Roman" w:hAnsi="Times New Roman" w:cs="Times New Roman"/>
          <w:i/>
          <w:sz w:val="24"/>
          <w:szCs w:val="24"/>
        </w:rPr>
        <w:fldChar w:fldCharType="separate"/>
      </w:r>
      <w:r w:rsidR="00DD7401" w:rsidRPr="00DD7401">
        <w:rPr>
          <w:rFonts w:ascii="Times New Roman" w:hAnsi="Times New Roman" w:cs="Times New Roman"/>
          <w:noProof/>
          <w:sz w:val="24"/>
          <w:szCs w:val="24"/>
        </w:rPr>
        <w:t>(Kilickaya, 2004)</w:t>
      </w:r>
      <w:r w:rsidR="009448F0" w:rsidRPr="001D3F9F">
        <w:rPr>
          <w:rFonts w:ascii="Times New Roman" w:hAnsi="Times New Roman" w:cs="Times New Roman"/>
          <w:i/>
          <w:sz w:val="24"/>
          <w:szCs w:val="24"/>
        </w:rPr>
        <w:fldChar w:fldCharType="end"/>
      </w:r>
    </w:p>
    <w:p w:rsidR="00E70743" w:rsidRPr="001D3F9F" w:rsidRDefault="00E70743" w:rsidP="001D3F9F">
      <w:pPr>
        <w:pStyle w:val="ListParagraph"/>
        <w:numPr>
          <w:ilvl w:val="0"/>
          <w:numId w:val="9"/>
        </w:numPr>
        <w:autoSpaceDE w:val="0"/>
        <w:autoSpaceDN w:val="0"/>
        <w:adjustRightInd w:val="0"/>
        <w:spacing w:after="0" w:line="240" w:lineRule="auto"/>
        <w:rPr>
          <w:rFonts w:ascii="Times New Roman" w:hAnsi="Times New Roman" w:cs="Times New Roman"/>
          <w:i/>
          <w:sz w:val="24"/>
          <w:szCs w:val="24"/>
        </w:rPr>
      </w:pPr>
      <w:r w:rsidRPr="001D3F9F">
        <w:rPr>
          <w:rFonts w:ascii="Times New Roman" w:hAnsi="Times New Roman" w:cs="Times New Roman"/>
          <w:i/>
          <w:sz w:val="24"/>
          <w:szCs w:val="24"/>
        </w:rPr>
        <w:t>“a text is authentic or not (within these terms) by referring to the source of the discourse and the context of its production</w:t>
      </w:r>
      <w:r w:rsidRPr="001D3F9F">
        <w:rPr>
          <w:rFonts w:ascii="Bembo" w:hAnsi="Bembo" w:cs="Bembo"/>
          <w:i/>
        </w:rPr>
        <w:t>”</w:t>
      </w:r>
      <w:r w:rsidRPr="001D3F9F">
        <w:rPr>
          <w:rFonts w:ascii="Times New Roman" w:hAnsi="Times New Roman" w:cs="Times New Roman"/>
          <w:i/>
          <w:sz w:val="24"/>
          <w:szCs w:val="24"/>
        </w:rPr>
        <w:t xml:space="preserve"> </w:t>
      </w:r>
      <w:r w:rsidR="009448F0" w:rsidRPr="001D3F9F">
        <w:rPr>
          <w:rFonts w:ascii="Times New Roman" w:hAnsi="Times New Roman" w:cs="Times New Roman"/>
          <w:i/>
          <w:sz w:val="24"/>
          <w:szCs w:val="24"/>
        </w:rPr>
        <w:fldChar w:fldCharType="begin" w:fldLock="1"/>
      </w:r>
      <w:r w:rsidR="00DD7401">
        <w:rPr>
          <w:rFonts w:ascii="Times New Roman" w:hAnsi="Times New Roman" w:cs="Times New Roman"/>
          <w:i/>
          <w:sz w:val="24"/>
          <w:szCs w:val="24"/>
        </w:rPr>
        <w:instrText>ADDIN CSL_CITATION { "citationItems" : [ { "id" : "ITEM-1", "itemData" : { "DOI" : "10.1017/s0261444807004144", "ISSN" : "0261-4448", "abstract" : "This article reviews some of the wide-ranging issues and research surrounding authentic materials and authenticity in foreign language learning. After a brief historical overview and a discussion of some of the definitional ambiguities associated with authenticity, the paper goes on to discuss four important areas of concern: i) the gap between authentic and textbook discourse; ii) the English-as-a-world-language debate; iii) authenticity and motivation; iv) text difficulty and task design and their effects on language acquisition. The article concludes by examining some of the reasons behind resistance to change in curriculum and materials design and possible future directions.", "author" : [ { "dropping-particle" : "", "family" : "Gilmore", "given" : "Alex", "non-dropping-particle" : "", "parse-names" : false, "suffix" : "" } ], "container-title" : "Language Teaching", "id" : "ITEM-1", "issued" : { "date-parts" : [ [ "2007" ] ] }, "title" : "Authentic materials and authenticity in foreign language learning", "type" : "article-journal" }, "uris" : [ "http://www.mendeley.com/documents/?uuid=34fd75b4-d184-4692-bbe3-d7e49c886d68", "http://www.mendeley.com/documents/?uuid=94a5a7e0-fba9-4848-8b94-dd34a28b7ea1" ] } ], "mendeley" : { "formattedCitation" : "(Gilmore, 2007)", "plainTextFormattedCitation" : "(Gilmore, 2007)", "previouslyFormattedCitation" : "[4]" }, "properties" : { "noteIndex" : 0 }, "schema" : "https://github.com/citation-style-language/schema/raw/master/csl-citation.json" }</w:instrText>
      </w:r>
      <w:r w:rsidR="009448F0" w:rsidRPr="001D3F9F">
        <w:rPr>
          <w:rFonts w:ascii="Times New Roman" w:hAnsi="Times New Roman" w:cs="Times New Roman"/>
          <w:i/>
          <w:sz w:val="24"/>
          <w:szCs w:val="24"/>
        </w:rPr>
        <w:fldChar w:fldCharType="separate"/>
      </w:r>
      <w:r w:rsidR="00DD7401" w:rsidRPr="00DD7401">
        <w:rPr>
          <w:rFonts w:ascii="Times New Roman" w:hAnsi="Times New Roman" w:cs="Times New Roman"/>
          <w:noProof/>
          <w:sz w:val="24"/>
          <w:szCs w:val="24"/>
        </w:rPr>
        <w:t>(Gilmore, 2007)</w:t>
      </w:r>
      <w:r w:rsidR="009448F0" w:rsidRPr="001D3F9F">
        <w:rPr>
          <w:rFonts w:ascii="Times New Roman" w:hAnsi="Times New Roman" w:cs="Times New Roman"/>
          <w:i/>
          <w:sz w:val="24"/>
          <w:szCs w:val="24"/>
        </w:rPr>
        <w:fldChar w:fldCharType="end"/>
      </w:r>
    </w:p>
    <w:p w:rsidR="00417151" w:rsidRDefault="00417151"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p>
    <w:p w:rsidR="00C46E7C" w:rsidRDefault="00DB1FFE" w:rsidP="0041715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Looking at the definitions, there are three important key words that can be used to interpret the meaning of authentic materials, namely </w:t>
      </w:r>
      <w:r>
        <w:rPr>
          <w:rFonts w:ascii="Times New Roman" w:hAnsi="Times New Roman" w:cs="Times New Roman"/>
          <w:i/>
          <w:sz w:val="24"/>
          <w:szCs w:val="24"/>
        </w:rPr>
        <w:t>natural, in context,</w:t>
      </w:r>
      <w:r w:rsidR="00A6152A">
        <w:rPr>
          <w:rFonts w:ascii="Times New Roman" w:hAnsi="Times New Roman" w:cs="Times New Roman"/>
          <w:i/>
          <w:sz w:val="24"/>
          <w:szCs w:val="24"/>
        </w:rPr>
        <w:t xml:space="preserve"> </w:t>
      </w:r>
      <w:r w:rsidR="00A6152A">
        <w:rPr>
          <w:rFonts w:ascii="Times New Roman" w:hAnsi="Times New Roman" w:cs="Times New Roman"/>
          <w:sz w:val="24"/>
          <w:szCs w:val="24"/>
        </w:rPr>
        <w:t>and</w:t>
      </w:r>
      <w:r>
        <w:rPr>
          <w:rFonts w:ascii="Times New Roman" w:hAnsi="Times New Roman" w:cs="Times New Roman"/>
          <w:i/>
          <w:sz w:val="24"/>
          <w:szCs w:val="24"/>
        </w:rPr>
        <w:t xml:space="preserve"> native speaker.</w:t>
      </w:r>
      <w:r>
        <w:rPr>
          <w:rFonts w:ascii="Times New Roman" w:hAnsi="Times New Roman" w:cs="Times New Roman"/>
          <w:sz w:val="24"/>
          <w:szCs w:val="24"/>
        </w:rPr>
        <w:t xml:space="preserve"> When these keywords are combined and interpreted, authentic materials can be defined as the language used by the native</w:t>
      </w:r>
      <w:r w:rsidR="0049203C">
        <w:rPr>
          <w:rFonts w:ascii="Times New Roman" w:hAnsi="Times New Roman" w:cs="Times New Roman"/>
          <w:sz w:val="24"/>
          <w:szCs w:val="24"/>
        </w:rPr>
        <w:t xml:space="preserve"> speaker</w:t>
      </w:r>
      <w:r>
        <w:rPr>
          <w:rFonts w:ascii="Times New Roman" w:hAnsi="Times New Roman" w:cs="Times New Roman"/>
          <w:sz w:val="24"/>
          <w:szCs w:val="24"/>
        </w:rPr>
        <w:t xml:space="preserve"> either in written or oral communication </w:t>
      </w:r>
      <w:r w:rsidR="0049203C">
        <w:rPr>
          <w:rFonts w:ascii="Times New Roman" w:hAnsi="Times New Roman" w:cs="Times New Roman"/>
          <w:sz w:val="24"/>
          <w:szCs w:val="24"/>
        </w:rPr>
        <w:t xml:space="preserve">which is used </w:t>
      </w:r>
      <w:r>
        <w:rPr>
          <w:rFonts w:ascii="Times New Roman" w:hAnsi="Times New Roman" w:cs="Times New Roman"/>
          <w:sz w:val="24"/>
          <w:szCs w:val="24"/>
        </w:rPr>
        <w:t>in context.</w:t>
      </w:r>
      <w:r w:rsidR="00A1606A" w:rsidRPr="00A1606A">
        <w:rPr>
          <w:rFonts w:ascii="Times New Roman" w:hAnsi="Times New Roman" w:cs="Times New Roman"/>
          <w:sz w:val="24"/>
          <w:szCs w:val="24"/>
        </w:rPr>
        <w:t xml:space="preserve"> </w:t>
      </w:r>
      <w:r w:rsidR="00C46E7C">
        <w:rPr>
          <w:rFonts w:ascii="Times New Roman" w:hAnsi="Times New Roman" w:cs="Times New Roman"/>
          <w:sz w:val="24"/>
          <w:szCs w:val="24"/>
        </w:rPr>
        <w:t xml:space="preserve"> </w:t>
      </w:r>
    </w:p>
    <w:p w:rsidR="00417151" w:rsidRDefault="00417151"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p>
    <w:p w:rsidR="00A1606A" w:rsidRDefault="00C46E7C" w:rsidP="0041715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fter understanding the definition of authentic materials, the next question that comes to mind is what type of instruction that might use authentic materials</w:t>
      </w:r>
      <w:r w:rsidR="00A6152A">
        <w:rPr>
          <w:rFonts w:ascii="Times New Roman" w:hAnsi="Times New Roman" w:cs="Times New Roman"/>
          <w:sz w:val="24"/>
          <w:szCs w:val="24"/>
        </w:rPr>
        <w:t xml:space="preserve"> as u</w:t>
      </w:r>
      <w:r w:rsidR="00E864B9">
        <w:rPr>
          <w:rFonts w:ascii="Times New Roman" w:hAnsi="Times New Roman" w:cs="Times New Roman"/>
          <w:sz w:val="24"/>
          <w:szCs w:val="24"/>
        </w:rPr>
        <w:t xml:space="preserve">sing and providing the students with materials that connect to the real world is necessary. </w:t>
      </w:r>
      <w:r w:rsidR="00A1606A">
        <w:rPr>
          <w:rFonts w:ascii="Times New Roman" w:hAnsi="Times New Roman" w:cs="Times New Roman"/>
          <w:sz w:val="24"/>
          <w:szCs w:val="24"/>
        </w:rPr>
        <w:t xml:space="preserve">As stated b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2307/3586515", "ISSN" : "00398322", "abstract" : "In content-based academic writing instruction, writing is connected to study of specific academic subject matter and is viewed as a means of promoting understanding of this content. A rationale is presented for adopting content-based instruction to meet ESL composition goals; it is argued that such instruction develops thinking, researching, and writing skills needed for academic writing tasks and does so more realistically than does traditional instruction that isolates rhetorical patterns and stresses writing from personal experience. Five approaches for structuring content-based writing instruction are defined and exemplified: topic-centered \"modules\" or \"minicourses,\" content-based academic writing courses (reading and writing intensive), content-centered English-for-special-purposes courses, composition or multiskill courses/tutorials as adjuncts to designated university courses, and individualized help with course-related writing at times of need (through faculty in writing-across-the-curriculum programs, tutors, and writing center staff).", "author" : [ { "dropping-particle" : "", "family" : "Shih", "given" : "May", "non-dropping-particle" : "", "parse-names" : false, "suffix" : "" } ], "container-title" : "TESOL Quarterly", "id" : "ITEM-1", "issue" : "4", "issued" : { "date-parts" : [ [ "2006" ] ] }, "page" : "617", "title" : "Content-Based Approaches to Teaching Academic Writing", "type" : "article-journal", "volume" : "20" }, "uris" : [ "http://www.mendeley.com/documents/?uuid=29a3754d-3d7a-460e-bb92-766205ddaf49", "http://www.mendeley.com/documents/?uuid=38d59a5e-f598-40d6-a6f0-13b2bb871c7a" ] } ], "mendeley" : { "formattedCitation" : "(Shih, 2006)", "manualFormatting" : "Shih (2006)", "plainTextFormattedCitation" : "(Shih, 2006)", "previouslyFormattedCitation" : "[11]"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A1606A">
        <w:rPr>
          <w:rFonts w:ascii="Times New Roman" w:hAnsi="Times New Roman" w:cs="Times New Roman"/>
          <w:noProof/>
          <w:sz w:val="24"/>
          <w:szCs w:val="24"/>
        </w:rPr>
        <w:t>Shih (</w:t>
      </w:r>
      <w:r w:rsidR="00A1606A" w:rsidRPr="002D4079">
        <w:rPr>
          <w:rFonts w:ascii="Times New Roman" w:hAnsi="Times New Roman" w:cs="Times New Roman"/>
          <w:noProof/>
          <w:sz w:val="24"/>
          <w:szCs w:val="24"/>
        </w:rPr>
        <w:t>2006)</w:t>
      </w:r>
      <w:r w:rsidR="009448F0">
        <w:rPr>
          <w:rFonts w:ascii="Times New Roman" w:hAnsi="Times New Roman" w:cs="Times New Roman"/>
          <w:sz w:val="24"/>
          <w:szCs w:val="24"/>
        </w:rPr>
        <w:fldChar w:fldCharType="end"/>
      </w:r>
      <w:r w:rsidR="00A1606A">
        <w:rPr>
          <w:rFonts w:ascii="Times New Roman" w:hAnsi="Times New Roman" w:cs="Times New Roman"/>
          <w:sz w:val="24"/>
          <w:szCs w:val="24"/>
        </w:rPr>
        <w:t xml:space="preserve"> it is important to adopt instruction that triggers critical thinking, researching, as well as writing skills for academic writing which put forward writing from personal experience through content-based instruction. Content-based instruction has the characteristics of communicative approach which is popular in second/foreign language teaching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111/j.1944-9720.1989.tb02746.x", "ISSN" : "19449720", "abstract" : "Content-based instruction (CBI) is a communicative approach to language teaching that is growing in popularity in both government and academic foreign language cides. The authors define CBI as a curriculum that 1) is based on subject matter, 2) utilizes authentic materials, 3) promotes the learning of new information, and 4) considers specific students' needs. Examples of CBI programs are provided. The Russian and Spanish CBI programs at the Foreign Service Institute are discussed in depth. Readers are requested to share their CBI experience with the authors.", "author" : [ { "dropping-particle" : "Lou", "family" : "Leaver", "given" : "Betty", "non-dropping-particle" : "", "parse-names" : false, "suffix" : "" }, { "dropping-particle" : "", "family" : "Stryker", "given" : "Stephen B.", "non-dropping-particle" : "", "parse-names" : false, "suffix" : "" } ], "container-title" : "Foreign Language Annals", "id" : "ITEM-1", "issue" : "3", "issued" : { "date-parts" : [ [ "1989" ] ] }, "page" : "269-275", "title" : "Content\u2010Based Instruction for Foreign Language Classrooms", "type" : "article-journal", "volume" : "22" }, "uris" : [ "http://www.mendeley.com/documents/?uuid=aabd7933-2a44-4e71-8062-572f9df2bf05", "http://www.mendeley.com/documents/?uuid=7daf7196-01f6-4646-8c04-2fe10b722018" ] } ], "mendeley" : { "formattedCitation" : "(Leaver &amp; Stryker, 1989)", "plainTextFormattedCitation" : "(Leaver &amp; Stryker, 1989)", "previouslyFormattedCitation" : "[12]"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Leaver &amp; Stryker, 1989)</w:t>
      </w:r>
      <w:r w:rsidR="009448F0">
        <w:rPr>
          <w:rFonts w:ascii="Times New Roman" w:hAnsi="Times New Roman" w:cs="Times New Roman"/>
          <w:sz w:val="24"/>
          <w:szCs w:val="24"/>
        </w:rPr>
        <w:fldChar w:fldCharType="end"/>
      </w:r>
      <w:r w:rsidR="00A1606A">
        <w:rPr>
          <w:rFonts w:ascii="Times New Roman" w:hAnsi="Times New Roman" w:cs="Times New Roman"/>
          <w:sz w:val="24"/>
          <w:szCs w:val="24"/>
        </w:rPr>
        <w:t xml:space="preserve">. One of the most important feature of content-based instruction is its utilization of authentic materials for teaching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111/j.1944-9720.1989.tb02746.x", "ISSN" : "19449720", "abstract" : "Content-based instruction (CBI) is a communicative approach to language teaching that is growing in popularity in both government and academic foreign language cides. The authors define CBI as a curriculum that 1) is based on subject matter, 2) utilizes authentic materials, 3) promotes the learning of new information, and 4) considers specific students' needs. Examples of CBI programs are provided. The Russian and Spanish CBI programs at the Foreign Service Institute are discussed in depth. Readers are requested to share their CBI experience with the authors.", "author" : [ { "dropping-particle" : "Lou", "family" : "Leaver", "given" : "Betty", "non-dropping-particle" : "", "parse-names" : false, "suffix" : "" }, { "dropping-particle" : "", "family" : "Stryker", "given" : "Stephen B.", "non-dropping-particle" : "", "parse-names" : false, "suffix" : "" } ], "container-title" : "Foreign Language Annals", "id" : "ITEM-1", "issue" : "3", "issued" : { "date-parts" : [ [ "1989" ] ] }, "page" : "269-275", "title" : "Content\u2010Based Instruction for Foreign Language Classrooms", "type" : "article-journal", "volume" : "22" }, "uris" : [ "http://www.mendeley.com/documents/?uuid=7daf7196-01f6-4646-8c04-2fe10b722018", "http://www.mendeley.com/documents/?uuid=aabd7933-2a44-4e71-8062-572f9df2bf05" ] } ], "mendeley" : { "formattedCitation" : "(Leaver &amp; Stryker, 1989)", "plainTextFormattedCitation" : "(Leaver &amp; Stryker, 1989)", "previouslyFormattedCitation" : "[12]"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Leaver &amp; Stryker, 1989)</w:t>
      </w:r>
      <w:r w:rsidR="009448F0">
        <w:rPr>
          <w:rFonts w:ascii="Times New Roman" w:hAnsi="Times New Roman" w:cs="Times New Roman"/>
          <w:sz w:val="24"/>
          <w:szCs w:val="24"/>
        </w:rPr>
        <w:fldChar w:fldCharType="end"/>
      </w:r>
      <w:r w:rsidR="00A1606A">
        <w:rPr>
          <w:rFonts w:ascii="Times New Roman" w:hAnsi="Times New Roman" w:cs="Times New Roman"/>
          <w:sz w:val="24"/>
          <w:szCs w:val="24"/>
        </w:rPr>
        <w:t xml:space="preserve">. The  authentic materials   present topics which are happening in the real world and offer  the language used in real context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ISSN" : "1535-0517", "abstract" : "Vast amounts of daily news content are widely available and easily accessible, and they can be converted into materials for intermediate and advanced ESL classes. This article will describe the why and how for integrating news media sources into a multiskills ESL classroom. Through the news, students are immediately engaged with the material because they are viewing articles and news stories that are happening in the world. Additionally, the authentic nature of the material presents a broad spectrum of vocabulary and sentence structures. While students are not expected to understand every word or phrase, the exposure to authentic text in an ESL class is tremendously beneficial. This article will take a 1st-person perspective on the implementation of the news-based course, as well as ideas on how to use the news as a supplemental resource in other ESL classes, such as speaking, composition, or grammar/vocabulary classes.", "author" : [ { "dropping-particle" : "", "family" : "Moglen", "given" : "Daniel", "non-dropping-particle" : "", "parse-names" : false, "suffix" : "" } ], "container-title" : "CATESOL Journal", "id" : "ITEM-1", "issue" : "1", "issued" : { "date-parts" : [ [ "2014" ] ] }, "page" : "29-36", "title" : "Tuning In: Using the News for a Content-Based ESL Class", "type" : "article-journal", "volume" : "26" }, "uris" : [ "http://www.mendeley.com/documents/?uuid=dcf54a65-5e6d-4c37-a417-ea38d15ecf9c", "http://www.mendeley.com/documents/?uuid=2a3b3d04-9e9c-4348-8644-2efc1c927464" ] } ], "mendeley" : { "formattedCitation" : "(Moglen, 2014)", "plainTextFormattedCitation" : "(Moglen, 2014)", "previouslyFormattedCitation" : "[13]"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Moglen, 2014)</w:t>
      </w:r>
      <w:r w:rsidR="009448F0">
        <w:rPr>
          <w:rFonts w:ascii="Times New Roman" w:hAnsi="Times New Roman" w:cs="Times New Roman"/>
          <w:sz w:val="24"/>
          <w:szCs w:val="24"/>
        </w:rPr>
        <w:fldChar w:fldCharType="end"/>
      </w:r>
      <w:r w:rsidR="00A1606A">
        <w:rPr>
          <w:rFonts w:ascii="Times New Roman" w:hAnsi="Times New Roman" w:cs="Times New Roman"/>
          <w:sz w:val="24"/>
          <w:szCs w:val="24"/>
        </w:rPr>
        <w:t xml:space="preserve">. </w:t>
      </w:r>
      <w:r w:rsidR="00A6152A">
        <w:rPr>
          <w:rFonts w:ascii="Times New Roman" w:hAnsi="Times New Roman" w:cs="Times New Roman"/>
          <w:sz w:val="24"/>
          <w:szCs w:val="24"/>
        </w:rPr>
        <w:t xml:space="preserve">In sum, because content-based instruction requires authenticity, authentic materials come into play in the instruction.  </w:t>
      </w:r>
      <w:r w:rsidR="00A1606A">
        <w:rPr>
          <w:rFonts w:ascii="Times New Roman" w:hAnsi="Times New Roman" w:cs="Times New Roman"/>
          <w:sz w:val="24"/>
          <w:szCs w:val="24"/>
        </w:rPr>
        <w:t xml:space="preserve">It can be inferred that a challenging topic for students to write might come from daily texts/readings of the real world which can be related to their personal experience. </w:t>
      </w:r>
    </w:p>
    <w:p w:rsidR="00A1606A" w:rsidRDefault="00A1606A" w:rsidP="00B76AAC">
      <w:pPr>
        <w:widowControl w:val="0"/>
        <w:autoSpaceDE w:val="0"/>
        <w:autoSpaceDN w:val="0"/>
        <w:adjustRightInd w:val="0"/>
        <w:spacing w:after="0" w:line="240" w:lineRule="auto"/>
        <w:ind w:firstLine="720"/>
        <w:jc w:val="both"/>
        <w:rPr>
          <w:rFonts w:ascii="Times New Roman" w:hAnsi="Times New Roman" w:cs="Times New Roman"/>
          <w:sz w:val="24"/>
          <w:szCs w:val="24"/>
        </w:rPr>
      </w:pPr>
    </w:p>
    <w:p w:rsidR="0013451D" w:rsidRPr="00A1606A" w:rsidRDefault="00A1606A" w:rsidP="00A1606A">
      <w:pPr>
        <w:widowControl w:val="0"/>
        <w:autoSpaceDE w:val="0"/>
        <w:autoSpaceDN w:val="0"/>
        <w:adjustRightInd w:val="0"/>
        <w:spacing w:after="0" w:line="240" w:lineRule="auto"/>
        <w:jc w:val="both"/>
        <w:rPr>
          <w:rFonts w:ascii="Times New Roman" w:hAnsi="Times New Roman" w:cs="Times New Roman"/>
          <w:b/>
          <w:sz w:val="24"/>
          <w:szCs w:val="24"/>
        </w:rPr>
      </w:pPr>
      <w:r w:rsidRPr="00A1606A">
        <w:rPr>
          <w:rFonts w:ascii="Times New Roman" w:hAnsi="Times New Roman" w:cs="Times New Roman"/>
          <w:b/>
          <w:sz w:val="24"/>
          <w:szCs w:val="24"/>
        </w:rPr>
        <w:t xml:space="preserve">Previous Studies on Authentic Materials </w:t>
      </w:r>
      <w:r w:rsidR="00426794">
        <w:rPr>
          <w:rFonts w:ascii="Times New Roman" w:hAnsi="Times New Roman" w:cs="Times New Roman"/>
          <w:b/>
          <w:sz w:val="24"/>
          <w:szCs w:val="24"/>
        </w:rPr>
        <w:t xml:space="preserve"> </w:t>
      </w:r>
    </w:p>
    <w:p w:rsidR="00417151" w:rsidRDefault="00417151" w:rsidP="00545DC8">
      <w:pPr>
        <w:widowControl w:val="0"/>
        <w:autoSpaceDE w:val="0"/>
        <w:autoSpaceDN w:val="0"/>
        <w:adjustRightInd w:val="0"/>
        <w:spacing w:after="0" w:line="240" w:lineRule="auto"/>
        <w:jc w:val="both"/>
        <w:rPr>
          <w:rFonts w:ascii="Times New Roman" w:hAnsi="Times New Roman" w:cs="Times New Roman"/>
          <w:sz w:val="24"/>
          <w:szCs w:val="24"/>
          <w:lang w:val="id-ID"/>
        </w:rPr>
      </w:pPr>
    </w:p>
    <w:p w:rsidR="00005878" w:rsidRDefault="00DD5A15" w:rsidP="00545DC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use of authentic materials in language teaching has attracted many attentions from many researchers, teachers/lecturers and practitioners. </w:t>
      </w:r>
      <w:r w:rsidR="008919DF">
        <w:rPr>
          <w:rFonts w:ascii="Times New Roman" w:hAnsi="Times New Roman" w:cs="Times New Roman"/>
          <w:sz w:val="24"/>
          <w:szCs w:val="24"/>
        </w:rPr>
        <w:t xml:space="preserve">The debate whether to use authentic materials or artificial/simplified materials for language classroom has been going on for some time between researchers and language learning theorists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111/j.1540-4781.2007.00507.x", "ISSN" : "00267902", "abstract" : "The opinions of second language learning (L2) theorists and researchers are divided over whether to use authentic or simplified reading texts as the means of input for beginning-and intermediate-level L2 learners. Advocates of both approaches cite the use of linguistic features, syntax, and discourse structures as important elements in support of their arguments, but there has been no conclusive study that measures these differences and their implications for L2 learning. The purpose of this article is to provide an exploratory study that fills this gap. Using the computational tool Coh-Metrix, this study investigates the differences between the linguistic structures of sampled simplified texts and those of authentic reading texts in order to provide a better understanding of the linguistic features that comprise these text types. The findings demonstrate that these texts differ significantly, but not always in the manner supposed by the authors of relevant scholarship. This research is meant to enable material developers, publishers, and classroom teachers to judge more accurately the value of both authentic and simplified texts. AS SUGGESTED BY DAY AND BAMFORD (1998), there is currently a divide within the field of second language (L2) materials development over the use of authentic reading texts versus the use of simplified reading texts as the means of language input for beginning and intermediate L2 learners. The present popular trend, which has lasted for over 20 years, has favored the use of authentic texts for all levels of L2 learners (e.g., Bacon &amp; Finnemann, 1990; Swaffar, 1985; Tomlin-son, Bao, Masuhara, &amp; Rubdy, 2001). Despite this trend, the majority of L2 learning texts at the be-ginning and intermediate levels still depend on simplified input, and many material writers and L2 specialists continue to emphasize the practi-The Modern Language Journal, 91, i, (2007) 0026-7902/07/15\u201330 $1.50/0", "author" : [ { "dropping-particle" : "", "family" : "Crossley", "given" : "Scotta A.", "non-dropping-particle" : "", "parse-names" : false, "suffix" : "" }, { "dropping-particle" : "", "family" : "Louwerse", "given" : "Maxm M.", "non-dropping-particle" : "", "parse-names" : false, "suffix" : "" }, { "dropping-particle" : "", "family" : "McCarthy", "given" : "Phillip M.", "non-dropping-particle" : "", "parse-names" : false, "suffix" : "" }, { "dropping-particle" : "", "family" : "McNamara", "given" : "Danielle", "non-dropping-particle" : "", "parse-names" : false, "suffix" : "" } ], "container-title" : "Modern Language Journal", "id" : "ITEM-1", "issued" : { "date-parts" : [ [ "2007" ] ] }, "title" : "A linguistic analysis of simplified and authentic texts", "type" : "article-journal" }, "uris" : [ "http://www.mendeley.com/documents/?uuid=626e2ced-086a-4796-9f5e-51c52545b56a", "http://www.mendeley.com/documents/?uuid=65d5bd35-0f30-469f-88a4-1e41258b121d" ] } ], "mendeley" : { "formattedCitation" : "(Crossley, Louwerse, McCarthy, &amp; McNamara, 2007)", "plainTextFormattedCitation" : "(Crossley, Louwerse, McCarthy, &amp; McNamara, 2007)", "previouslyFormattedCitation" : "[14]"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Crossley, Louwerse, McCarthy, &amp; McNamara, 2007)</w:t>
      </w:r>
      <w:r w:rsidR="009448F0">
        <w:rPr>
          <w:rFonts w:ascii="Times New Roman" w:hAnsi="Times New Roman" w:cs="Times New Roman"/>
          <w:sz w:val="24"/>
          <w:szCs w:val="24"/>
        </w:rPr>
        <w:fldChar w:fldCharType="end"/>
      </w:r>
      <w:r w:rsidR="008919DF">
        <w:rPr>
          <w:rFonts w:ascii="Times New Roman" w:hAnsi="Times New Roman" w:cs="Times New Roman"/>
          <w:sz w:val="24"/>
          <w:szCs w:val="24"/>
        </w:rPr>
        <w:t xml:space="preserve">. These researchers provide arguments and evidence to decide which materials which are considered beneficial for language learners seen </w:t>
      </w:r>
      <w:r w:rsidR="008919DF" w:rsidRPr="008919DF">
        <w:rPr>
          <w:rFonts w:ascii="Times New Roman" w:hAnsi="Times New Roman" w:cs="Times New Roman"/>
          <w:sz w:val="24"/>
          <w:szCs w:val="24"/>
        </w:rPr>
        <w:t xml:space="preserve">from linguistic point of view. </w:t>
      </w:r>
      <w:r w:rsidR="009448F0" w:rsidRPr="00D85286">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111/j.1540-4781.2007.00507.x", "ISSN" : "00267902", "abstract" : "The opinions of second language learning (L2) theorists and researchers are divided over whether to use authentic or simplified reading texts as the means of input for beginning-and intermediate-level L2 learners. Advocates of both approaches cite the use of linguistic features, syntax, and discourse structures as important elements in support of their arguments, but there has been no conclusive study that measures these differences and their implications for L2 learning. The purpose of this article is to provide an exploratory study that fills this gap. Using the computational tool Coh-Metrix, this study investigates the differences between the linguistic structures of sampled simplified texts and those of authentic reading texts in order to provide a better understanding of the linguistic features that comprise these text types. The findings demonstrate that these texts differ significantly, but not always in the manner supposed by the authors of relevant scholarship. This research is meant to enable material developers, publishers, and classroom teachers to judge more accurately the value of both authentic and simplified texts. AS SUGGESTED BY DAY AND BAMFORD (1998), there is currently a divide within the field of second language (L2) materials development over the use of authentic reading texts versus the use of simplified reading texts as the means of language input for beginning and intermediate L2 learners. The present popular trend, which has lasted for over 20 years, has favored the use of authentic texts for all levels of L2 learners (e.g., Bacon &amp; Finnemann, 1990; Swaffar, 1985; Tomlin-son, Bao, Masuhara, &amp; Rubdy, 2001). Despite this trend, the majority of L2 learning texts at the be-ginning and intermediate levels still depend on simplified input, and many material writers and L2 specialists continue to emphasize the practi-The Modern Language Journal, 91, i, (2007) 0026-7902/07/15\u201330 $1.50/0", "author" : [ { "dropping-particle" : "", "family" : "Crossley", "given" : "Scotta A.", "non-dropping-particle" : "", "parse-names" : false, "suffix" : "" }, { "dropping-particle" : "", "family" : "Louwerse", "given" : "Maxm M.", "non-dropping-particle" : "", "parse-names" : false, "suffix" : "" }, { "dropping-particle" : "", "family" : "McCarthy", "given" : "Phillip M.", "non-dropping-particle" : "", "parse-names" : false, "suffix" : "" }, { "dropping-particle" : "", "family" : "McNamara", "given" : "Danielle", "non-dropping-particle" : "", "parse-names" : false, "suffix" : "" } ], "container-title" : "Modern Language Journal", "id" : "ITEM-1", "issued" : { "date-parts" : [ [ "2007" ] ] }, "title" : "A linguistic analysis of simplified and authentic texts", "type" : "article-journal" }, "uris" : [ "http://www.mendeley.com/documents/?uuid=65d5bd35-0f30-469f-88a4-1e41258b121d", "http://www.mendeley.com/documents/?uuid=626e2ced-086a-4796-9f5e-51c52545b56a" ] } ], "mendeley" : { "formattedCitation" : "(Crossley et al., 2007)", "manualFormatting" : "Crossley et al. (2007)", "plainTextFormattedCitation" : "(Crossley et al., 2007)", "previouslyFormattedCitation" : "[14]" }, "properties" : { "noteIndex" : 0 }, "schema" : "https://github.com/citation-style-language/schema/raw/master/csl-citation.json" }</w:instrText>
      </w:r>
      <w:r w:rsidR="009448F0" w:rsidRPr="00D85286">
        <w:rPr>
          <w:rFonts w:ascii="Times New Roman" w:hAnsi="Times New Roman" w:cs="Times New Roman"/>
          <w:sz w:val="24"/>
          <w:szCs w:val="24"/>
        </w:rPr>
        <w:fldChar w:fldCharType="separate"/>
      </w:r>
      <w:r w:rsidR="008919DF" w:rsidRPr="00D85286">
        <w:rPr>
          <w:rFonts w:ascii="Times New Roman" w:hAnsi="Times New Roman" w:cs="Times New Roman"/>
          <w:noProof/>
          <w:sz w:val="24"/>
          <w:szCs w:val="24"/>
        </w:rPr>
        <w:t>Crossley et al. (2007)</w:t>
      </w:r>
      <w:r w:rsidR="009448F0" w:rsidRPr="00D85286">
        <w:rPr>
          <w:rFonts w:ascii="Times New Roman" w:hAnsi="Times New Roman" w:cs="Times New Roman"/>
          <w:sz w:val="24"/>
          <w:szCs w:val="24"/>
        </w:rPr>
        <w:fldChar w:fldCharType="end"/>
      </w:r>
      <w:r w:rsidR="008919DF" w:rsidRPr="00D85286">
        <w:rPr>
          <w:rFonts w:ascii="Times New Roman" w:hAnsi="Times New Roman" w:cs="Times New Roman"/>
          <w:sz w:val="24"/>
          <w:szCs w:val="24"/>
        </w:rPr>
        <w:t xml:space="preserve"> use </w:t>
      </w:r>
      <w:proofErr w:type="spellStart"/>
      <w:r w:rsidR="008919DF" w:rsidRPr="00D85286">
        <w:rPr>
          <w:rFonts w:ascii="Times New Roman" w:hAnsi="Times New Roman" w:cs="Times New Roman"/>
          <w:sz w:val="24"/>
          <w:szCs w:val="24"/>
        </w:rPr>
        <w:t>Coh-Metrix</w:t>
      </w:r>
      <w:proofErr w:type="spellEnd"/>
      <w:r w:rsidR="008919DF" w:rsidRPr="00D85286">
        <w:rPr>
          <w:rFonts w:ascii="Times New Roman" w:hAnsi="Times New Roman" w:cs="Times New Roman"/>
          <w:sz w:val="24"/>
          <w:szCs w:val="24"/>
        </w:rPr>
        <w:t xml:space="preserve"> computational tool to </w:t>
      </w:r>
      <w:proofErr w:type="gramStart"/>
      <w:r w:rsidR="008919DF" w:rsidRPr="00D85286">
        <w:rPr>
          <w:rFonts w:ascii="Times New Roman" w:hAnsi="Times New Roman" w:cs="Times New Roman"/>
          <w:sz w:val="24"/>
          <w:szCs w:val="24"/>
        </w:rPr>
        <w:t>investigates  the</w:t>
      </w:r>
      <w:proofErr w:type="gramEnd"/>
      <w:r w:rsidR="008919DF" w:rsidRPr="00D85286">
        <w:rPr>
          <w:rFonts w:ascii="Times New Roman" w:hAnsi="Times New Roman" w:cs="Times New Roman"/>
          <w:sz w:val="24"/>
          <w:szCs w:val="24"/>
        </w:rPr>
        <w:t xml:space="preserve"> linguistic structures differences between sampled simplified texts</w:t>
      </w:r>
      <w:r w:rsidR="00D85286" w:rsidRPr="00D85286">
        <w:rPr>
          <w:rFonts w:ascii="Times New Roman" w:hAnsi="Times New Roman" w:cs="Times New Roman"/>
          <w:sz w:val="24"/>
          <w:szCs w:val="24"/>
        </w:rPr>
        <w:t xml:space="preserve"> from  seven ESL textbooks</w:t>
      </w:r>
      <w:r w:rsidR="008919DF" w:rsidRPr="00D85286">
        <w:rPr>
          <w:rFonts w:ascii="Times New Roman" w:hAnsi="Times New Roman" w:cs="Times New Roman"/>
          <w:sz w:val="24"/>
          <w:szCs w:val="24"/>
        </w:rPr>
        <w:t xml:space="preserve"> and some authentic reading texts. </w:t>
      </w:r>
      <w:proofErr w:type="spellStart"/>
      <w:r w:rsidR="00D85286" w:rsidRPr="00D85286">
        <w:rPr>
          <w:rFonts w:ascii="Times New Roman" w:hAnsi="Times New Roman" w:cs="Times New Roman"/>
          <w:sz w:val="24"/>
          <w:szCs w:val="24"/>
        </w:rPr>
        <w:t>Coh-Metrix</w:t>
      </w:r>
      <w:proofErr w:type="spellEnd"/>
      <w:r w:rsidR="00D85286" w:rsidRPr="00D85286">
        <w:rPr>
          <w:rFonts w:ascii="Times New Roman" w:hAnsi="Times New Roman" w:cs="Times New Roman"/>
          <w:sz w:val="24"/>
          <w:szCs w:val="24"/>
        </w:rPr>
        <w:t xml:space="preserve"> computational tool was, then</w:t>
      </w:r>
      <w:proofErr w:type="gramStart"/>
      <w:r w:rsidR="00D85286" w:rsidRPr="00D85286">
        <w:rPr>
          <w:rFonts w:ascii="Times New Roman" w:hAnsi="Times New Roman" w:cs="Times New Roman"/>
          <w:sz w:val="24"/>
          <w:szCs w:val="24"/>
        </w:rPr>
        <w:t>,  used</w:t>
      </w:r>
      <w:proofErr w:type="gramEnd"/>
      <w:r w:rsidR="00D85286" w:rsidRPr="00D85286">
        <w:rPr>
          <w:rFonts w:ascii="Times New Roman" w:hAnsi="Times New Roman" w:cs="Times New Roman"/>
          <w:sz w:val="24"/>
          <w:szCs w:val="24"/>
        </w:rPr>
        <w:t xml:space="preserve"> to analyze  seven linguistic metrics. Among others </w:t>
      </w:r>
      <w:proofErr w:type="gramStart"/>
      <w:r w:rsidR="00D85286" w:rsidRPr="00D85286">
        <w:rPr>
          <w:rFonts w:ascii="Times New Roman" w:hAnsi="Times New Roman" w:cs="Times New Roman"/>
          <w:sz w:val="24"/>
          <w:szCs w:val="24"/>
        </w:rPr>
        <w:t xml:space="preserve">are  </w:t>
      </w:r>
      <w:proofErr w:type="spellStart"/>
      <w:r w:rsidR="00D85286" w:rsidRPr="00D85286">
        <w:rPr>
          <w:rFonts w:ascii="Times New Roman" w:hAnsi="Times New Roman" w:cs="Times New Roman"/>
          <w:sz w:val="24"/>
          <w:szCs w:val="24"/>
        </w:rPr>
        <w:t>polysemy</w:t>
      </w:r>
      <w:proofErr w:type="spellEnd"/>
      <w:proofErr w:type="gramEnd"/>
      <w:r w:rsidR="00D85286" w:rsidRPr="00D85286">
        <w:rPr>
          <w:rFonts w:ascii="Times New Roman" w:hAnsi="Times New Roman" w:cs="Times New Roman"/>
          <w:sz w:val="24"/>
          <w:szCs w:val="24"/>
        </w:rPr>
        <w:t xml:space="preserve"> &amp; </w:t>
      </w:r>
      <w:proofErr w:type="spellStart"/>
      <w:r w:rsidR="00D85286" w:rsidRPr="00D85286">
        <w:rPr>
          <w:rFonts w:ascii="Times New Roman" w:hAnsi="Times New Roman" w:cs="Times New Roman"/>
          <w:sz w:val="24"/>
          <w:szCs w:val="24"/>
        </w:rPr>
        <w:t>hypernymy</w:t>
      </w:r>
      <w:proofErr w:type="spellEnd"/>
      <w:r w:rsidR="00D85286" w:rsidRPr="00D85286">
        <w:rPr>
          <w:rFonts w:ascii="Times New Roman" w:hAnsi="Times New Roman" w:cs="Times New Roman"/>
          <w:sz w:val="24"/>
          <w:szCs w:val="24"/>
        </w:rPr>
        <w:t xml:space="preserve">, connectives &amp; logical operators, causal cohesion, density of major parts of speech,  word information &amp; frequency, lexical </w:t>
      </w:r>
      <w:proofErr w:type="spellStart"/>
      <w:r w:rsidR="00D85286" w:rsidRPr="00D85286">
        <w:rPr>
          <w:rFonts w:ascii="Times New Roman" w:hAnsi="Times New Roman" w:cs="Times New Roman"/>
          <w:sz w:val="24"/>
          <w:szCs w:val="24"/>
        </w:rPr>
        <w:t>coreference</w:t>
      </w:r>
      <w:proofErr w:type="spellEnd"/>
      <w:r w:rsidR="00D85286" w:rsidRPr="00D85286">
        <w:rPr>
          <w:rFonts w:ascii="Times New Roman" w:hAnsi="Times New Roman" w:cs="Times New Roman"/>
          <w:sz w:val="24"/>
          <w:szCs w:val="24"/>
        </w:rPr>
        <w:t xml:space="preserve">,  and syntactic complexity. </w:t>
      </w:r>
      <w:r w:rsidR="008919DF" w:rsidRPr="00D85286">
        <w:rPr>
          <w:rFonts w:ascii="Times New Roman" w:hAnsi="Times New Roman" w:cs="Times New Roman"/>
          <w:sz w:val="24"/>
          <w:szCs w:val="24"/>
        </w:rPr>
        <w:t xml:space="preserve">The result of their study shows that </w:t>
      </w:r>
      <w:r w:rsidR="00D85286">
        <w:rPr>
          <w:rFonts w:ascii="Times New Roman" w:hAnsi="Times New Roman" w:cs="Times New Roman"/>
          <w:sz w:val="24"/>
          <w:szCs w:val="24"/>
        </w:rPr>
        <w:t xml:space="preserve">authentic texts have better ability </w:t>
      </w:r>
      <w:proofErr w:type="gramStart"/>
      <w:r w:rsidR="00D85286">
        <w:rPr>
          <w:rFonts w:ascii="Times New Roman" w:hAnsi="Times New Roman" w:cs="Times New Roman"/>
          <w:sz w:val="24"/>
          <w:szCs w:val="24"/>
        </w:rPr>
        <w:t xml:space="preserve">to </w:t>
      </w:r>
      <w:r w:rsidR="00D85286">
        <w:rPr>
          <w:rFonts w:ascii="Times New Roman" w:eastAsia="Times New Roman" w:hAnsi="Times New Roman" w:cs="Times New Roman"/>
          <w:sz w:val="24"/>
          <w:szCs w:val="24"/>
        </w:rPr>
        <w:t xml:space="preserve"> </w:t>
      </w:r>
      <w:r w:rsidR="00D85286" w:rsidRPr="00D85286">
        <w:rPr>
          <w:rFonts w:ascii="Times New Roman" w:eastAsia="Times New Roman" w:hAnsi="Times New Roman" w:cs="Times New Roman"/>
          <w:sz w:val="24"/>
          <w:szCs w:val="24"/>
        </w:rPr>
        <w:t>show</w:t>
      </w:r>
      <w:proofErr w:type="gramEnd"/>
      <w:r w:rsidR="00D85286">
        <w:rPr>
          <w:rFonts w:ascii="Times New Roman" w:eastAsia="Times New Roman" w:hAnsi="Times New Roman" w:cs="Times New Roman"/>
          <w:sz w:val="24"/>
          <w:szCs w:val="24"/>
        </w:rPr>
        <w:t xml:space="preserve"> the relationship between</w:t>
      </w:r>
      <w:r w:rsidR="00D85286" w:rsidRPr="00D85286">
        <w:rPr>
          <w:rFonts w:ascii="Times New Roman" w:eastAsia="Times New Roman" w:hAnsi="Times New Roman" w:cs="Times New Roman"/>
          <w:sz w:val="24"/>
          <w:szCs w:val="24"/>
        </w:rPr>
        <w:t xml:space="preserve"> cause-and-effect</w:t>
      </w:r>
      <w:r w:rsidR="00D85286">
        <w:rPr>
          <w:rFonts w:ascii="Times New Roman" w:eastAsia="Times New Roman" w:hAnsi="Times New Roman" w:cs="Times New Roman"/>
          <w:sz w:val="24"/>
          <w:szCs w:val="24"/>
        </w:rPr>
        <w:t xml:space="preserve"> </w:t>
      </w:r>
      <w:r w:rsidR="00401740">
        <w:rPr>
          <w:rFonts w:ascii="Times New Roman" w:eastAsia="Times New Roman" w:hAnsi="Times New Roman" w:cs="Times New Roman"/>
          <w:sz w:val="24"/>
          <w:szCs w:val="24"/>
        </w:rPr>
        <w:t>comprehension</w:t>
      </w:r>
      <w:r w:rsidR="00D85286">
        <w:rPr>
          <w:rFonts w:ascii="Times New Roman" w:eastAsia="Times New Roman" w:hAnsi="Times New Roman" w:cs="Times New Roman"/>
          <w:sz w:val="24"/>
          <w:szCs w:val="24"/>
        </w:rPr>
        <w:t>, to</w:t>
      </w:r>
      <w:r w:rsidR="00066091">
        <w:rPr>
          <w:rFonts w:ascii="Times New Roman" w:eastAsia="Times New Roman" w:hAnsi="Times New Roman" w:cs="Times New Roman"/>
          <w:sz w:val="24"/>
          <w:szCs w:val="24"/>
        </w:rPr>
        <w:t xml:space="preserve"> develop ideas and plot lines, to employ </w:t>
      </w:r>
      <w:r w:rsidR="00D85286">
        <w:rPr>
          <w:rFonts w:ascii="Times New Roman" w:eastAsia="Times New Roman" w:hAnsi="Times New Roman" w:cs="Times New Roman"/>
          <w:sz w:val="24"/>
          <w:szCs w:val="24"/>
        </w:rPr>
        <w:t xml:space="preserve">variety </w:t>
      </w:r>
      <w:r w:rsidR="00066091">
        <w:rPr>
          <w:rFonts w:ascii="Times New Roman" w:eastAsia="Times New Roman" w:hAnsi="Times New Roman" w:cs="Times New Roman"/>
          <w:sz w:val="24"/>
          <w:szCs w:val="24"/>
        </w:rPr>
        <w:t xml:space="preserve">and </w:t>
      </w:r>
      <w:r w:rsidR="00D85286">
        <w:rPr>
          <w:rFonts w:ascii="Times New Roman" w:eastAsia="Times New Roman" w:hAnsi="Times New Roman" w:cs="Times New Roman"/>
          <w:sz w:val="24"/>
          <w:szCs w:val="24"/>
        </w:rPr>
        <w:t xml:space="preserve"> natural use of </w:t>
      </w:r>
      <w:r w:rsidR="00066091">
        <w:rPr>
          <w:rFonts w:ascii="Times New Roman" w:eastAsia="Times New Roman" w:hAnsi="Times New Roman" w:cs="Times New Roman"/>
          <w:sz w:val="24"/>
          <w:szCs w:val="24"/>
        </w:rPr>
        <w:t xml:space="preserve"> </w:t>
      </w:r>
      <w:r w:rsidR="00D85286" w:rsidRPr="00D85286">
        <w:rPr>
          <w:rFonts w:ascii="Times New Roman" w:eastAsia="Times New Roman" w:hAnsi="Times New Roman" w:cs="Times New Roman"/>
          <w:sz w:val="24"/>
          <w:szCs w:val="24"/>
        </w:rPr>
        <w:t>lexical items and syntactical structures</w:t>
      </w:r>
      <w:r w:rsidR="00066091">
        <w:rPr>
          <w:rFonts w:ascii="Times New Roman" w:eastAsia="Times New Roman" w:hAnsi="Times New Roman" w:cs="Times New Roman"/>
          <w:sz w:val="24"/>
          <w:szCs w:val="24"/>
        </w:rPr>
        <w:t xml:space="preserve">, and to use more abstract words and low-frequency words. Meanwhile, the artificial texts/simplified texts use strong cohesion, clear language,  high-frequency words </w:t>
      </w:r>
      <w:r w:rsidR="00066091">
        <w:rPr>
          <w:rFonts w:ascii="Times New Roman" w:eastAsia="Times New Roman" w:hAnsi="Times New Roman" w:cs="Times New Roman"/>
          <w:sz w:val="24"/>
          <w:szCs w:val="24"/>
        </w:rPr>
        <w:lastRenderedPageBreak/>
        <w:t>which can make reading faster, unnatural language, too many use of noun phrases and qualifiers, more simple constructions, short and unnatural syntax.</w:t>
      </w:r>
      <w:r w:rsidR="002627F1">
        <w:rPr>
          <w:rFonts w:ascii="Times New Roman" w:eastAsia="Times New Roman" w:hAnsi="Times New Roman" w:cs="Times New Roman"/>
          <w:sz w:val="24"/>
          <w:szCs w:val="24"/>
        </w:rPr>
        <w:t xml:space="preserve"> </w:t>
      </w:r>
      <w:r w:rsidR="00401740">
        <w:rPr>
          <w:rFonts w:ascii="Times New Roman" w:eastAsia="Times New Roman" w:hAnsi="Times New Roman" w:cs="Times New Roman"/>
          <w:sz w:val="24"/>
          <w:szCs w:val="24"/>
        </w:rPr>
        <w:t xml:space="preserve">In the end, the researchers conclude that simplified/artificial materials give more benefits to beginner as the texts use more repetitions and </w:t>
      </w:r>
      <w:r w:rsidR="00005878">
        <w:rPr>
          <w:rFonts w:ascii="Times New Roman" w:eastAsia="Times New Roman" w:hAnsi="Times New Roman" w:cs="Times New Roman"/>
          <w:sz w:val="24"/>
          <w:szCs w:val="24"/>
        </w:rPr>
        <w:t>high frequency words which help comprehension</w:t>
      </w:r>
      <w:r w:rsidR="00401740">
        <w:rPr>
          <w:rFonts w:ascii="Times New Roman" w:eastAsia="Times New Roman" w:hAnsi="Times New Roman" w:cs="Times New Roman"/>
          <w:sz w:val="24"/>
          <w:szCs w:val="24"/>
        </w:rPr>
        <w:t xml:space="preserve">, while </w:t>
      </w:r>
      <w:r w:rsidR="00005878">
        <w:rPr>
          <w:rFonts w:ascii="Times New Roman" w:eastAsia="Times New Roman" w:hAnsi="Times New Roman" w:cs="Times New Roman"/>
          <w:sz w:val="24"/>
          <w:szCs w:val="24"/>
        </w:rPr>
        <w:t xml:space="preserve">authentic materials give more benefit to intermediate or advance learners as the language use is more natural because of the syntactical complexity and low-frequency words. If to choose which to use in the classroom, </w:t>
      </w:r>
      <w:r w:rsidR="009448F0">
        <w:rPr>
          <w:rFonts w:ascii="Times New Roman" w:eastAsia="Times New Roman" w:hAnsi="Times New Roman" w:cs="Times New Roman"/>
          <w:sz w:val="24"/>
          <w:szCs w:val="24"/>
        </w:rPr>
        <w:fldChar w:fldCharType="begin" w:fldLock="1"/>
      </w:r>
      <w:r w:rsidR="00DD7401">
        <w:rPr>
          <w:rFonts w:ascii="Times New Roman" w:eastAsia="Times New Roman" w:hAnsi="Times New Roman" w:cs="Times New Roman"/>
          <w:sz w:val="24"/>
          <w:szCs w:val="24"/>
        </w:rPr>
        <w:instrText>ADDIN CSL_CITATION { "citationItems" : [ { "id" : "ITEM-1", "itemData" : { "DOI" : "10.1111/j.1540-4781.2007.00507.x", "ISSN" : "00267902", "abstract" : "The opinions of second language learning (L2) theorists and researchers are divided over whether to use authentic or simplified reading texts as the means of input for beginning-and intermediate-level L2 learners. Advocates of both approaches cite the use of linguistic features, syntax, and discourse structures as important elements in support of their arguments, but there has been no conclusive study that measures these differences and their implications for L2 learning. The purpose of this article is to provide an exploratory study that fills this gap. Using the computational tool Coh-Metrix, this study investigates the differences between the linguistic structures of sampled simplified texts and those of authentic reading texts in order to provide a better understanding of the linguistic features that comprise these text types. The findings demonstrate that these texts differ significantly, but not always in the manner supposed by the authors of relevant scholarship. This research is meant to enable material developers, publishers, and classroom teachers to judge more accurately the value of both authentic and simplified texts. AS SUGGESTED BY DAY AND BAMFORD (1998), there is currently a divide within the field of second language (L2) materials development over the use of authentic reading texts versus the use of simplified reading texts as the means of language input for beginning and intermediate L2 learners. The present popular trend, which has lasted for over 20 years, has favored the use of authentic texts for all levels of L2 learners (e.g., Bacon &amp; Finnemann, 1990; Swaffar, 1985; Tomlin-son, Bao, Masuhara, &amp; Rubdy, 2001). Despite this trend, the majority of L2 learning texts at the be-ginning and intermediate levels still depend on simplified input, and many material writers and L2 specialists continue to emphasize the practi-The Modern Language Journal, 91, i, (2007) 0026-7902/07/15\u201330 $1.50/0", "author" : [ { "dropping-particle" : "", "family" : "Crossley", "given" : "Scotta A.", "non-dropping-particle" : "", "parse-names" : false, "suffix" : "" }, { "dropping-particle" : "", "family" : "Louwerse", "given" : "Maxm M.", "non-dropping-particle" : "", "parse-names" : false, "suffix" : "" }, { "dropping-particle" : "", "family" : "McCarthy", "given" : "Phillip M.", "non-dropping-particle" : "", "parse-names" : false, "suffix" : "" }, { "dropping-particle" : "", "family" : "McNamara", "given" : "Danielle", "non-dropping-particle" : "", "parse-names" : false, "suffix" : "" } ], "container-title" : "Modern Language Journal", "id" : "ITEM-1", "issued" : { "date-parts" : [ [ "2007" ] ] }, "title" : "A linguistic analysis of simplified and authentic texts", "type" : "article-journal" }, "uris" : [ "http://www.mendeley.com/documents/?uuid=65d5bd35-0f30-469f-88a4-1e41258b121d", "http://www.mendeley.com/documents/?uuid=626e2ced-086a-4796-9f5e-51c52545b56a" ] } ], "mendeley" : { "formattedCitation" : "(Crossley et al., 2007)", "manualFormatting" : "Crossley et al. (2007)", "plainTextFormattedCitation" : "(Crossley et al., 2007)", "previouslyFormattedCitation" : "[14]" }, "properties" : { "noteIndex" : 0 }, "schema" : "https://github.com/citation-style-language/schema/raw/master/csl-citation.json" }</w:instrText>
      </w:r>
      <w:r w:rsidR="009448F0">
        <w:rPr>
          <w:rFonts w:ascii="Times New Roman" w:eastAsia="Times New Roman" w:hAnsi="Times New Roman" w:cs="Times New Roman"/>
          <w:sz w:val="24"/>
          <w:szCs w:val="24"/>
        </w:rPr>
        <w:fldChar w:fldCharType="separate"/>
      </w:r>
      <w:r w:rsidR="00005878">
        <w:rPr>
          <w:rFonts w:ascii="Times New Roman" w:eastAsia="Times New Roman" w:hAnsi="Times New Roman" w:cs="Times New Roman"/>
          <w:noProof/>
          <w:sz w:val="24"/>
          <w:szCs w:val="24"/>
        </w:rPr>
        <w:t>Crossley et al. (</w:t>
      </w:r>
      <w:r w:rsidR="00005878" w:rsidRPr="00005878">
        <w:rPr>
          <w:rFonts w:ascii="Times New Roman" w:eastAsia="Times New Roman" w:hAnsi="Times New Roman" w:cs="Times New Roman"/>
          <w:noProof/>
          <w:sz w:val="24"/>
          <w:szCs w:val="24"/>
        </w:rPr>
        <w:t>2007)</w:t>
      </w:r>
      <w:r w:rsidR="009448F0">
        <w:rPr>
          <w:rFonts w:ascii="Times New Roman" w:eastAsia="Times New Roman" w:hAnsi="Times New Roman" w:cs="Times New Roman"/>
          <w:sz w:val="24"/>
          <w:szCs w:val="24"/>
        </w:rPr>
        <w:fldChar w:fldCharType="end"/>
      </w:r>
      <w:r w:rsidR="00005878">
        <w:rPr>
          <w:rFonts w:ascii="Times New Roman" w:eastAsia="Times New Roman" w:hAnsi="Times New Roman" w:cs="Times New Roman"/>
          <w:sz w:val="24"/>
          <w:szCs w:val="24"/>
        </w:rPr>
        <w:t xml:space="preserve"> would prefer to use authentic materials than the simplified materials with the exclusion of beginner students.  </w:t>
      </w:r>
    </w:p>
    <w:p w:rsidR="00417151" w:rsidRDefault="00417151"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p>
    <w:p w:rsidR="00007A9C" w:rsidRDefault="00DD5A15" w:rsidP="0041715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search in general has shown that authentic materials is beneficial for both the students and the teacher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ISSN" : "2277-8616", "abstract" : "Authentic materials are among the most important tools a teacher can and must use in class in order to make his/her teaching go smoothly and be effective in transmitting the necessary knowledge to all students. In this paper, the writers will discuss the Effect of Using Authentic Materials in teaching, because a number of studies point out that the use of authentic materials is regarded a useful means to motivate learners, arouse their interest and expose them to the real language they will face in the real world", "author" : [ { "dropping-particle" : "Al", "family" : "Azri", "given" : "Rashid Hamed", "non-dropping-particle" : "", "parse-names" : false, "suffix" : "" }, { "dropping-particle" : "", "family" : "Al-Rashdi", "given" : "Majid Hilal", "non-dropping-particle" : "", "parse-names" : false, "suffix" : "" }, { "dropping-particle" : "", "family" : "Hamed", "given" : "Rashid", "non-dropping-particle" : "", "parse-names" : false, "suffix" : "" }, { "dropping-particle" : "", "family" : "Azri", "given" : "Al", "non-dropping-particle" : "", "parse-names" : false, "suffix" : "" }, { "dropping-particle" : "", "family" : "Al-Rashdi", "given" : "Majid Hilal", "non-dropping-particle" : "", "parse-names" : false, "suffix" : "" } ], "container-title" : "International Journal of Scientific &amp; Technology Research", "id" : "ITEM-1", "issue" : "10", "issued" : { "date-parts" : [ [ "2014" ] ] }, "page" : "249-254", "title" : "The effect of using authentic materials in teaching", "type" : "article-journal", "volume" : "3" }, "uris" : [ "http://www.mendeley.com/documents/?uuid=927e6d32-dea9-4291-9d12-0dfd9b6add6e", "http://www.mendeley.com/documents/?uuid=b86b72f6-efd9-4b02-89d7-bc24d00a1e70" ] } ], "mendeley" : { "formattedCitation" : "(Azri, Al-Rashdi, Hamed, Azri, &amp; Al-Rashdi, 2014)", "plainTextFormattedCitation" : "(Azri, Al-Rashdi, Hamed, Azri, &amp; Al-Rashdi, 2014)", "previouslyFormattedCitation" : "[15]"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Azri, Al-Rashdi, Hamed, Azri, &amp; Al-Rashdi, 2014)</w:t>
      </w:r>
      <w:r w:rsidR="009448F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B105A">
        <w:rPr>
          <w:rFonts w:ascii="Times New Roman" w:hAnsi="Times New Roman" w:cs="Times New Roman"/>
          <w:sz w:val="24"/>
          <w:szCs w:val="24"/>
        </w:rPr>
        <w:t xml:space="preserve">Within Indonesian context, the use of authentic materials for teaching writing has been researched extensively   </w:t>
      </w:r>
      <w:r>
        <w:rPr>
          <w:rFonts w:ascii="Times New Roman" w:hAnsi="Times New Roman" w:cs="Times New Roman"/>
          <w:sz w:val="24"/>
          <w:szCs w:val="24"/>
        </w:rPr>
        <w:t xml:space="preserve"> Firstl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21093/di.v16i2.534", "ISSN" : "1411-3031", "abstract" : "This research aims at investigating the effect of YouTube videos and pictures as the authentic materials on Indonesian EFL students' writing performance. The experimental research is conducted by using quasi-experimental design. This research employed two groups; an experimental and control group. This is to see which group is effective to be used in helping the students' writing ability. The first group was taught by using YouTube videos and the second group was given treatment by using pictures. Both YouTube and pictures are the authentic materials which help the students to have better writing performance. The subjects of this study were the second semester students of English Department, IKIP PGRI Madiun. Both of the groups were instructed to write paragraph by using YouTube videos and pictures as the authentic materials. The data were analyzed by using Independent t-test. The result of the study shows that there is significantly different between the students who write paragraph after being taught by using YouTube videos and by using pictures. The students who were taught by using YouTube videos had lower writing performance than the students who were taught by using pictures. It means that using pictures in teaching writing is better than using YouTube videos to help the students in writing performance.", "author" : [ { "dropping-particle" : "", "family" : "Styati", "given" : "Erlik Widiyani", "non-dropping-particle" : "", "parse-names" : false, "suffix" : "" } ], "container-title" : "DINAMIKA ILMU", "id" : "ITEM-1", "issued" : { "date-parts" : [ [ "2016" ] ] }, "title" : "Effect of YouTube Videos and Pictures on EFL Students\u2019 Writing Performance", "type" : "article-journal" }, "uris" : [ "http://www.mendeley.com/documents/?uuid=1fea82ff-8cb0-48aa-a6dd-87a76bb3d1b1", "http://www.mendeley.com/documents/?uuid=ba4593c9-4b7e-4167-8ef0-509588dddc13" ] } ], "mendeley" : { "formattedCitation" : "(Styati, 2016)", "manualFormatting" : "Styati (2016)", "plainTextFormattedCitation" : "(Styati, 2016)", "previouslyFormattedCitation" : "[16]"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EA2D78">
        <w:rPr>
          <w:rFonts w:ascii="Times New Roman" w:hAnsi="Times New Roman" w:cs="Times New Roman"/>
          <w:noProof/>
          <w:sz w:val="24"/>
          <w:szCs w:val="24"/>
        </w:rPr>
        <w:t>Styati (</w:t>
      </w:r>
      <w:r w:rsidR="00EA2D78" w:rsidRPr="00EA2D78">
        <w:rPr>
          <w:rFonts w:ascii="Times New Roman" w:hAnsi="Times New Roman" w:cs="Times New Roman"/>
          <w:noProof/>
          <w:sz w:val="24"/>
          <w:szCs w:val="24"/>
        </w:rPr>
        <w:t>2016)</w:t>
      </w:r>
      <w:r w:rsidR="009448F0">
        <w:rPr>
          <w:rFonts w:ascii="Times New Roman" w:hAnsi="Times New Roman" w:cs="Times New Roman"/>
          <w:sz w:val="24"/>
          <w:szCs w:val="24"/>
        </w:rPr>
        <w:fldChar w:fldCharType="end"/>
      </w:r>
      <w:r w:rsidR="00115DDA">
        <w:rPr>
          <w:rFonts w:ascii="Times New Roman" w:hAnsi="Times New Roman" w:cs="Times New Roman"/>
          <w:sz w:val="24"/>
          <w:szCs w:val="24"/>
        </w:rPr>
        <w:tab/>
      </w:r>
      <w:r w:rsidR="00EA2D78">
        <w:rPr>
          <w:rFonts w:ascii="Times New Roman" w:hAnsi="Times New Roman" w:cs="Times New Roman"/>
          <w:sz w:val="24"/>
          <w:szCs w:val="24"/>
        </w:rPr>
        <w:t xml:space="preserve"> investigated  the effect of authentic materials on students’ ability for paragraph writing. The subjects of her research were the second semester students of English department </w:t>
      </w:r>
      <w:r w:rsidR="008B6648">
        <w:rPr>
          <w:rFonts w:ascii="Times New Roman" w:hAnsi="Times New Roman" w:cs="Times New Roman"/>
          <w:sz w:val="24"/>
          <w:szCs w:val="24"/>
        </w:rPr>
        <w:t>in</w:t>
      </w:r>
      <w:r w:rsidR="00653BD3">
        <w:rPr>
          <w:rFonts w:ascii="Times New Roman" w:hAnsi="Times New Roman" w:cs="Times New Roman"/>
          <w:sz w:val="24"/>
          <w:szCs w:val="24"/>
          <w:lang w:val="id-ID"/>
        </w:rPr>
        <w:t xml:space="preserve"> a College of Teacher Training and </w:t>
      </w:r>
      <w:proofErr w:type="gramStart"/>
      <w:r w:rsidR="00653BD3">
        <w:rPr>
          <w:rFonts w:ascii="Times New Roman" w:hAnsi="Times New Roman" w:cs="Times New Roman"/>
          <w:sz w:val="24"/>
          <w:szCs w:val="24"/>
          <w:lang w:val="id-ID"/>
        </w:rPr>
        <w:t>Education  in</w:t>
      </w:r>
      <w:proofErr w:type="gramEnd"/>
      <w:r w:rsidR="00653BD3">
        <w:rPr>
          <w:rFonts w:ascii="Times New Roman" w:hAnsi="Times New Roman" w:cs="Times New Roman"/>
          <w:sz w:val="24"/>
          <w:szCs w:val="24"/>
          <w:lang w:val="id-ID"/>
        </w:rPr>
        <w:t xml:space="preserve">  </w:t>
      </w:r>
      <w:proofErr w:type="spellStart"/>
      <w:r w:rsidR="008B6648">
        <w:rPr>
          <w:rFonts w:ascii="Times New Roman" w:hAnsi="Times New Roman" w:cs="Times New Roman"/>
          <w:sz w:val="24"/>
          <w:szCs w:val="24"/>
        </w:rPr>
        <w:t>Madiun</w:t>
      </w:r>
      <w:proofErr w:type="spellEnd"/>
      <w:r w:rsidR="00653BD3">
        <w:rPr>
          <w:rFonts w:ascii="Times New Roman" w:hAnsi="Times New Roman" w:cs="Times New Roman"/>
          <w:sz w:val="24"/>
          <w:szCs w:val="24"/>
          <w:lang w:val="id-ID"/>
        </w:rPr>
        <w:t>, Indonesia</w:t>
      </w:r>
      <w:r w:rsidR="008B6648">
        <w:rPr>
          <w:rFonts w:ascii="Times New Roman" w:hAnsi="Times New Roman" w:cs="Times New Roman"/>
          <w:sz w:val="24"/>
          <w:szCs w:val="24"/>
        </w:rPr>
        <w:t xml:space="preserve">. In her study, she used You Tube videos and picture series as the authentic materials. Through the use of quasi experimental design, she found out </w:t>
      </w:r>
      <w:proofErr w:type="gramStart"/>
      <w:r w:rsidR="008B6648">
        <w:rPr>
          <w:rFonts w:ascii="Times New Roman" w:hAnsi="Times New Roman" w:cs="Times New Roman"/>
          <w:sz w:val="24"/>
          <w:szCs w:val="24"/>
        </w:rPr>
        <w:t>that  pictures</w:t>
      </w:r>
      <w:proofErr w:type="gramEnd"/>
      <w:r w:rsidR="008B6648">
        <w:rPr>
          <w:rFonts w:ascii="Times New Roman" w:hAnsi="Times New Roman" w:cs="Times New Roman"/>
          <w:sz w:val="24"/>
          <w:szCs w:val="24"/>
        </w:rPr>
        <w:t xml:space="preserve"> was more effective to improve the students’ ability in writing than You Tube videos. Another experimental study was also done b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25134/erjee.v6i1.773", "ISSN" : "2301-7554", "abstract" : "This study was conducted to figure out the effectiveness of using authentic materials in teaching writing descriptive text. The study was carried out at one of private universities in Bandung. This study used authentic materials from magazine, newspaper and internet articles as teaching media. The reason of using authentic materials taken from magazine, newspaper and internet was that they could bring the students into a non-threatening atmosphere in the classroom and link the classroom environment with the real world (Clark, 2000). In this study, the qualitative and quantitative methods were applied to gather the data. The data of this study were collected through pretests, posttest, and questionnaires. The findings indicated that using authentic materials in teaching descriptive writing had a significant role in improving students\ufffd writing skill with the significance of 0.05 (\u03b1 0.05). The result of t-obs was 3.218 and t-crit was 2.042. This result was supported by the questionnaire results in which the participants showed positive opinions in learning descriptive writing using authentic materials. Finally, it is expected that this study will give beneficial contribution to the teaching of writing for college students in which the technique applied is recommended to be used as an appropriate alternative to improve students\ufffd writing competence.Keywords: descriptive writing, authentic materials", "author" : [ { "dropping-particle" : "", "family" : "Sundana", "given" : "Gusti Panji", "non-dropping-particle" : "", "parse-names" : false, "suffix" : "" } ], "container-title" : "English Review: Journal of English Education", "id" : "ITEM-1", "issue" : "1", "issued" : { "date-parts" : [ [ "2018" ] ] }, "page" : "81", "title" : "THE USE OF AUTHENTIC MATERIAL IN TEACHING WRITING DESCRIPTIVE TEXT", "type" : "article-journal", "volume" : "6" }, "uris" : [ "http://www.mendeley.com/documents/?uuid=260e8dd9-7ac0-4ea7-8628-c2a47afec08c", "http://www.mendeley.com/documents/?uuid=a9ee2d29-084d-45d9-962d-a9e5e9a4a1f1" ] } ], "mendeley" : { "formattedCitation" : "(Sundana, 2018)", "manualFormatting" : "Sundana (2018)", "plainTextFormattedCitation" : "(Sundana, 2018)", "previouslyFormattedCitation" : "[17]"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115DDA">
        <w:rPr>
          <w:rFonts w:ascii="Times New Roman" w:hAnsi="Times New Roman" w:cs="Times New Roman"/>
          <w:noProof/>
          <w:sz w:val="24"/>
          <w:szCs w:val="24"/>
        </w:rPr>
        <w:t>Sundana (</w:t>
      </w:r>
      <w:r w:rsidR="00115DDA" w:rsidRPr="00115DDA">
        <w:rPr>
          <w:rFonts w:ascii="Times New Roman" w:hAnsi="Times New Roman" w:cs="Times New Roman"/>
          <w:noProof/>
          <w:sz w:val="24"/>
          <w:szCs w:val="24"/>
        </w:rPr>
        <w:t>2018)</w:t>
      </w:r>
      <w:r w:rsidR="009448F0">
        <w:rPr>
          <w:rFonts w:ascii="Times New Roman" w:hAnsi="Times New Roman" w:cs="Times New Roman"/>
          <w:sz w:val="24"/>
          <w:szCs w:val="24"/>
        </w:rPr>
        <w:fldChar w:fldCharType="end"/>
      </w:r>
      <w:r w:rsidR="008B6648">
        <w:rPr>
          <w:rFonts w:ascii="Times New Roman" w:hAnsi="Times New Roman" w:cs="Times New Roman"/>
          <w:sz w:val="24"/>
          <w:szCs w:val="24"/>
        </w:rPr>
        <w:t xml:space="preserve">. </w:t>
      </w:r>
      <w:proofErr w:type="gramStart"/>
      <w:r w:rsidR="008B6648">
        <w:rPr>
          <w:rFonts w:ascii="Times New Roman" w:hAnsi="Times New Roman" w:cs="Times New Roman"/>
          <w:sz w:val="24"/>
          <w:szCs w:val="24"/>
        </w:rPr>
        <w:t>He  investigated</w:t>
      </w:r>
      <w:proofErr w:type="gramEnd"/>
      <w:r w:rsidR="008B6648">
        <w:rPr>
          <w:rFonts w:ascii="Times New Roman" w:hAnsi="Times New Roman" w:cs="Times New Roman"/>
          <w:sz w:val="24"/>
          <w:szCs w:val="24"/>
        </w:rPr>
        <w:t xml:space="preserve"> the </w:t>
      </w:r>
      <w:r w:rsidR="00115DDA">
        <w:rPr>
          <w:rFonts w:ascii="Times New Roman" w:hAnsi="Times New Roman" w:cs="Times New Roman"/>
          <w:sz w:val="24"/>
          <w:szCs w:val="24"/>
        </w:rPr>
        <w:t xml:space="preserve">effectiveness of authentic materials for teaching writing in university level. He divided the students into two groups; the experimental group and the control group. In the experimental group, the students were given authentic materials for writing descriptive texts in which the materials were taken from internet, </w:t>
      </w:r>
      <w:r w:rsidR="00115DDA" w:rsidRPr="00115DDA">
        <w:rPr>
          <w:rFonts w:ascii="Times New Roman" w:hAnsi="Times New Roman" w:cs="Times New Roman"/>
          <w:sz w:val="24"/>
          <w:szCs w:val="24"/>
        </w:rPr>
        <w:t xml:space="preserve">namely from </w:t>
      </w:r>
      <w:hyperlink r:id="rId6" w:history="1">
        <w:r w:rsidR="00115DDA" w:rsidRPr="00007A9C">
          <w:rPr>
            <w:rStyle w:val="Hyperlink"/>
            <w:rFonts w:ascii="Times New Roman" w:hAnsi="Times New Roman" w:cs="Times New Roman"/>
            <w:color w:val="auto"/>
            <w:sz w:val="24"/>
            <w:szCs w:val="24"/>
            <w:u w:val="none"/>
          </w:rPr>
          <w:t>https://www.booksie.com</w:t>
        </w:r>
      </w:hyperlink>
      <w:r w:rsidR="00115DDA" w:rsidRPr="00007A9C">
        <w:rPr>
          <w:rFonts w:ascii="Times New Roman" w:hAnsi="Times New Roman" w:cs="Times New Roman"/>
          <w:sz w:val="24"/>
          <w:szCs w:val="24"/>
        </w:rPr>
        <w:t xml:space="preserve">, </w:t>
      </w:r>
      <w:hyperlink r:id="rId7" w:history="1">
        <w:r w:rsidR="00115DDA" w:rsidRPr="00007A9C">
          <w:rPr>
            <w:rStyle w:val="Hyperlink"/>
            <w:rFonts w:ascii="Times New Roman" w:hAnsi="Times New Roman" w:cs="Times New Roman"/>
            <w:color w:val="auto"/>
            <w:sz w:val="24"/>
            <w:szCs w:val="24"/>
            <w:u w:val="none"/>
          </w:rPr>
          <w:t>http://www.imdb.com</w:t>
        </w:r>
      </w:hyperlink>
      <w:r w:rsidR="00115DDA" w:rsidRPr="00007A9C">
        <w:rPr>
          <w:rFonts w:ascii="Times New Roman" w:hAnsi="Times New Roman" w:cs="Times New Roman"/>
          <w:sz w:val="24"/>
          <w:szCs w:val="24"/>
        </w:rPr>
        <w:t>,</w:t>
      </w:r>
      <w:r w:rsidR="00115DDA" w:rsidRPr="00115DDA">
        <w:rPr>
          <w:rFonts w:ascii="Times New Roman" w:hAnsi="Times New Roman" w:cs="Times New Roman"/>
          <w:sz w:val="24"/>
          <w:szCs w:val="24"/>
        </w:rPr>
        <w:t xml:space="preserve"> </w:t>
      </w:r>
      <w:r w:rsidR="00115DDA">
        <w:rPr>
          <w:rFonts w:ascii="Times New Roman" w:hAnsi="Times New Roman" w:cs="Times New Roman"/>
          <w:sz w:val="24"/>
          <w:szCs w:val="24"/>
        </w:rPr>
        <w:t xml:space="preserve">and </w:t>
      </w:r>
      <w:r w:rsidR="00115DDA">
        <w:rPr>
          <w:rFonts w:ascii="Times New Roman" w:hAnsi="Times New Roman" w:cs="Times New Roman"/>
          <w:i/>
          <w:sz w:val="24"/>
          <w:szCs w:val="24"/>
        </w:rPr>
        <w:t xml:space="preserve">Readers’ Digest </w:t>
      </w:r>
      <w:r w:rsidR="00115DDA">
        <w:rPr>
          <w:rFonts w:ascii="Times New Roman" w:hAnsi="Times New Roman" w:cs="Times New Roman"/>
          <w:sz w:val="24"/>
          <w:szCs w:val="24"/>
        </w:rPr>
        <w:t xml:space="preserve">Magazines, while the control group did not. </w:t>
      </w:r>
      <w:r w:rsidR="001D0E82">
        <w:rPr>
          <w:rFonts w:ascii="Times New Roman" w:hAnsi="Times New Roman" w:cs="Times New Roman"/>
          <w:sz w:val="24"/>
          <w:szCs w:val="24"/>
        </w:rPr>
        <w:t xml:space="preserve">The result of his study shows that authentic materials are proven to be effective to improve the students’ ability in writing descriptive text. </w:t>
      </w:r>
    </w:p>
    <w:p w:rsidR="00417151" w:rsidRDefault="00417151" w:rsidP="00545DC8">
      <w:pPr>
        <w:widowControl w:val="0"/>
        <w:autoSpaceDE w:val="0"/>
        <w:autoSpaceDN w:val="0"/>
        <w:adjustRightInd w:val="0"/>
        <w:spacing w:after="0" w:line="240" w:lineRule="auto"/>
        <w:jc w:val="both"/>
        <w:rPr>
          <w:rFonts w:ascii="Times New Roman" w:hAnsi="Times New Roman" w:cs="Times New Roman"/>
          <w:sz w:val="24"/>
          <w:szCs w:val="24"/>
          <w:lang w:val="id-ID"/>
        </w:rPr>
      </w:pPr>
    </w:p>
    <w:p w:rsidR="00104345" w:rsidRDefault="00104345" w:rsidP="00545DC8">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econdl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23971/jefl.v1i2.194", "ISSN" : "2088-1657", "abstract" : "&lt;p&gt;The objective of the study was to find whether there was a significant difference between the students taught using authentic materials and the students taught using non-authentic materials on the students\u2019 writing score. The quasi-experimental design was applied in this study. The population was all the tenth year students at MAN Model Palangka Raya. The samples were determined using purposive sampling. The samples were XA as the experiment group and XB as the control group. The collected data were obtained from test and documentation. The main data were analyzed using t&lt;sub&gt;test &lt;/sub&gt;formula and SPSS 17.0. The results showed that the mean of pre-test score in experiment group was 59.76 and the mean of post-test score was 72.9. The value difference of both means was 13.14. The mean of pre-test score in control group was 53.8 and the mean of post-test score was 58. The value difference of both means was 4.2. It means that teaching writing procedural text using authentic materials was more effective than teaching writing procedural text using non-authentic materials because the authentic materials taught was appropriate with the level of students\u2019 ability in this study.&lt;/p&gt;", "author" : [ { "dropping-particle" : "", "family" : "Arifa", "given" : "Zulida", "non-dropping-particle" : "", "parse-names" : false, "suffix" : "" } ], "container-title" : "Journal on English as a Foreign Language", "id" : "ITEM-1", "issue" : "2", "issued" : { "date-parts" : [ [ "2018" ] ] }, "page" : "95", "title" : "The effects of authentic materials on students\u2019 writing of procedural text", "type" : "article-journal", "volume" : "1" }, "uris" : [ "http://www.mendeley.com/documents/?uuid=d9c85eec-520a-4ea7-a1cd-2d9e7beb6a91", "http://www.mendeley.com/documents/?uuid=22a46abd-a4b3-42be-be34-4909ab3e2982" ] } ], "mendeley" : { "formattedCitation" : "(Arifa, 2018)", "manualFormatting" : "Arifa (2018)", "plainTextFormattedCitation" : "(Arifa, 2018)", "previouslyFormattedCitation" : "[18]" }, "properties" : { "noteIndex" : 0 }, "schema" : "https://github.com/citation-style-language/schema/raw/master/csl-citation.json" }</w:instrText>
      </w:r>
      <w:r w:rsidR="009448F0">
        <w:rPr>
          <w:rFonts w:ascii="Times New Roman" w:hAnsi="Times New Roman" w:cs="Times New Roman"/>
          <w:sz w:val="24"/>
          <w:szCs w:val="24"/>
        </w:rPr>
        <w:fldChar w:fldCharType="separate"/>
      </w:r>
      <w:r>
        <w:rPr>
          <w:rFonts w:ascii="Times New Roman" w:hAnsi="Times New Roman" w:cs="Times New Roman"/>
          <w:noProof/>
          <w:sz w:val="24"/>
          <w:szCs w:val="24"/>
        </w:rPr>
        <w:t>Arifa (</w:t>
      </w:r>
      <w:r w:rsidRPr="00104345">
        <w:rPr>
          <w:rFonts w:ascii="Times New Roman" w:hAnsi="Times New Roman" w:cs="Times New Roman"/>
          <w:noProof/>
          <w:sz w:val="24"/>
          <w:szCs w:val="24"/>
        </w:rPr>
        <w:t>2018)</w:t>
      </w:r>
      <w:r w:rsidR="009448F0">
        <w:rPr>
          <w:rFonts w:ascii="Times New Roman" w:hAnsi="Times New Roman" w:cs="Times New Roman"/>
          <w:sz w:val="24"/>
          <w:szCs w:val="24"/>
        </w:rPr>
        <w:fldChar w:fldCharType="end"/>
      </w:r>
      <w:r>
        <w:rPr>
          <w:rFonts w:ascii="Times New Roman" w:hAnsi="Times New Roman" w:cs="Times New Roman"/>
          <w:sz w:val="24"/>
          <w:szCs w:val="24"/>
        </w:rPr>
        <w:t xml:space="preserve"> also conducted an experimental study to find out the effect of authentic materials on the students’ ability in writing procedure text in senior high school level. Her subjects were 10</w:t>
      </w:r>
      <w:r w:rsidRPr="00104345">
        <w:rPr>
          <w:rFonts w:ascii="Times New Roman" w:hAnsi="Times New Roman" w:cs="Times New Roman"/>
          <w:sz w:val="24"/>
          <w:szCs w:val="24"/>
          <w:vertAlign w:val="superscript"/>
        </w:rPr>
        <w:t>th</w:t>
      </w:r>
      <w:r>
        <w:rPr>
          <w:rFonts w:ascii="Times New Roman" w:hAnsi="Times New Roman" w:cs="Times New Roman"/>
          <w:sz w:val="24"/>
          <w:szCs w:val="24"/>
        </w:rPr>
        <w:t xml:space="preserve"> year students of </w:t>
      </w:r>
      <w:r w:rsidR="00454418">
        <w:rPr>
          <w:rFonts w:ascii="Times New Roman" w:hAnsi="Times New Roman" w:cs="Times New Roman"/>
          <w:sz w:val="24"/>
          <w:szCs w:val="24"/>
          <w:lang w:val="id-ID"/>
        </w:rPr>
        <w:t xml:space="preserve">an Islamic State high </w:t>
      </w:r>
      <w:proofErr w:type="gramStart"/>
      <w:r w:rsidR="00454418">
        <w:rPr>
          <w:rFonts w:ascii="Times New Roman" w:hAnsi="Times New Roman" w:cs="Times New Roman"/>
          <w:sz w:val="24"/>
          <w:szCs w:val="24"/>
          <w:lang w:val="id-ID"/>
        </w:rPr>
        <w:t>school  i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karaya</w:t>
      </w:r>
      <w:proofErr w:type="spellEnd"/>
      <w:r w:rsidR="00454418">
        <w:rPr>
          <w:rFonts w:ascii="Times New Roman" w:hAnsi="Times New Roman" w:cs="Times New Roman"/>
          <w:sz w:val="24"/>
          <w:szCs w:val="24"/>
          <w:lang w:val="id-ID"/>
        </w:rPr>
        <w:t>, Indonesia</w:t>
      </w:r>
      <w:r>
        <w:rPr>
          <w:rFonts w:ascii="Times New Roman" w:hAnsi="Times New Roman" w:cs="Times New Roman"/>
          <w:sz w:val="24"/>
          <w:szCs w:val="24"/>
        </w:rPr>
        <w:t xml:space="preserve"> by taking two classes in which each consisted 30 students. The experimental group was taught by using authentic materials in procedure text, while the control group was taught with non-authentic materials. The result of the study shows that the experimental group shows better performance in making procedure texts as compared to the control group. It was concluded that </w:t>
      </w:r>
      <w:proofErr w:type="gramStart"/>
      <w:r>
        <w:rPr>
          <w:rFonts w:ascii="Times New Roman" w:hAnsi="Times New Roman" w:cs="Times New Roman"/>
          <w:sz w:val="24"/>
          <w:szCs w:val="24"/>
        </w:rPr>
        <w:t>the  use</w:t>
      </w:r>
      <w:proofErr w:type="gramEnd"/>
      <w:r>
        <w:rPr>
          <w:rFonts w:ascii="Times New Roman" w:hAnsi="Times New Roman" w:cs="Times New Roman"/>
          <w:sz w:val="24"/>
          <w:szCs w:val="24"/>
        </w:rPr>
        <w:t xml:space="preserve"> of authentic material is effective to improve the students’ ability in making procedure text. </w:t>
      </w:r>
    </w:p>
    <w:p w:rsidR="00417151" w:rsidRDefault="00417151"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p>
    <w:p w:rsidR="00062D54" w:rsidRDefault="00104345" w:rsidP="0041715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hirdly,</w:t>
      </w:r>
      <w:r w:rsidR="00EB105A">
        <w:rPr>
          <w:rFonts w:ascii="Times New Roman" w:hAnsi="Times New Roman" w:cs="Times New Roman"/>
          <w:sz w:val="24"/>
          <w:szCs w:val="24"/>
        </w:rPr>
        <w:t xml:space="preserve">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24093/awej/vol9no1.10", "abstract" : "Literary appreciation and language teaching have long been associated with two different constructs. However, with careful selection and planning, literary study and language teaching can be integrated for the benefits of language learning as well as for literary appreciation. This study is attempted to investigate (i) the students' opinion in relation to the effective way of understanding the intrinsic elements of prose fiction,(ii) their opinion in relation to analyzing fictions in the form of an essay, and (iii) what they learn in terms of the literary aspects and writing aspects. The design the study is content analysis design through document analysis. The participants of the study were 31 students of English Education Study program who took prose subject in College of Teacher Training and Education of Indonesian Teachers Association (STKIP PGRI) in Pasuruan, East Java, Indonesia.. The data was taken from the students reflection writing which was collected in the end of the semester after they joined prose subject class. Thus, the instrument used was mainly documentation. To help the researchers categorized and analyzed the data, some codifications were used. The finding shows the majority of the students believe making an essay to analyze fictions is the effective way to understand the intrinsic elements of prose and help them in sharpening their ability to read and write. The result of the study also shows that writing essays to analyze fictions give some benefits for the students' knowledge in how to write well as well as in comprehending the literary aspects of a fictions.", "author" : [ { "dropping-particle" : "", "family" : "Setyowati", "given" : "Lestari", "non-dropping-particle" : "", "parse-names" : false, "suffix" : "" }, { "dropping-particle" : "", "family" : "Sukmawan", "given" : "Sony", "non-dropping-particle" : "", "parse-names" : false, "suffix" : "" } ], "container-title" : "Arab World English Journal", "id" : "ITEM-1", "issue" : "1", "issued" : { "date-parts" : [ [ "2018" ] ] }, "page" : "134-145", "title" : "Writing for Comprehension in Prose Fiction Analysis: The Students\u2019 Voices", "type" : "article-journal", "volume" : "9" }, "uris" : [ "http://www.mendeley.com/documents/?uuid=c61a9d8a-31f5-4b03-97fd-c8e7f9306a50", "http://www.mendeley.com/documents/?uuid=4caac9f5-29e3-4fbb-bd23-c789dc152672", "http://www.mendeley.com/documents/?uuid=38274167-6b28-4079-82a4-29eb8062ff03" ] } ], "mendeley" : { "formattedCitation" : "(Setyowati &amp; Sukmawan, 2018)", "manualFormatting" : "Setyowati &amp; Sukmawan (2018)", "plainTextFormattedCitation" : "(Setyowati &amp; Sukmawan, 2018)", "previouslyFormattedCitation" : "[19]"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EB105A">
        <w:rPr>
          <w:rFonts w:ascii="Times New Roman" w:hAnsi="Times New Roman" w:cs="Times New Roman"/>
          <w:noProof/>
          <w:sz w:val="24"/>
          <w:szCs w:val="24"/>
        </w:rPr>
        <w:t>Setyowati &amp; Sukmawan (</w:t>
      </w:r>
      <w:r w:rsidR="00EB105A" w:rsidRPr="00EB105A">
        <w:rPr>
          <w:rFonts w:ascii="Times New Roman" w:hAnsi="Times New Roman" w:cs="Times New Roman"/>
          <w:noProof/>
          <w:sz w:val="24"/>
          <w:szCs w:val="24"/>
        </w:rPr>
        <w:t>2018)</w:t>
      </w:r>
      <w:r w:rsidR="009448F0">
        <w:rPr>
          <w:rFonts w:ascii="Times New Roman" w:hAnsi="Times New Roman" w:cs="Times New Roman"/>
          <w:sz w:val="24"/>
          <w:szCs w:val="24"/>
        </w:rPr>
        <w:fldChar w:fldCharType="end"/>
      </w:r>
      <w:r w:rsidR="00EB105A">
        <w:rPr>
          <w:rFonts w:ascii="Times New Roman" w:hAnsi="Times New Roman" w:cs="Times New Roman"/>
          <w:sz w:val="24"/>
          <w:szCs w:val="24"/>
        </w:rPr>
        <w:t xml:space="preserve">, conducted a qualitative study through content analysis design investigating the use of authentic materials for essay writing. In their study, the students were asked to write a four paragraph essay to analyze the intrinsic elements of the short stories they read. </w:t>
      </w:r>
      <w:r w:rsidR="008F14BA">
        <w:rPr>
          <w:rFonts w:ascii="Times New Roman" w:hAnsi="Times New Roman" w:cs="Times New Roman"/>
          <w:sz w:val="24"/>
          <w:szCs w:val="24"/>
        </w:rPr>
        <w:t xml:space="preserve"> </w:t>
      </w:r>
      <w:r w:rsidR="00EB105A">
        <w:rPr>
          <w:rFonts w:ascii="Times New Roman" w:hAnsi="Times New Roman" w:cs="Times New Roman"/>
          <w:sz w:val="24"/>
          <w:szCs w:val="24"/>
        </w:rPr>
        <w:t>The result of the study shows that the students agree that prose analysis in the form of essay help them to understand the st</w:t>
      </w:r>
      <w:r w:rsidR="008F14BA">
        <w:rPr>
          <w:rFonts w:ascii="Times New Roman" w:hAnsi="Times New Roman" w:cs="Times New Roman"/>
          <w:sz w:val="24"/>
          <w:szCs w:val="24"/>
        </w:rPr>
        <w:t xml:space="preserve">ory better and help them to write better. They learn both the literary aspects of a fiction during analysis, as well as writing aspects, such as making introductory paragraph, making thesis statement and developing the body of the essay by giving details and examples. </w:t>
      </w:r>
      <w:r w:rsidR="00062D54">
        <w:rPr>
          <w:rFonts w:ascii="Times New Roman" w:hAnsi="Times New Roman" w:cs="Times New Roman"/>
          <w:sz w:val="24"/>
          <w:szCs w:val="24"/>
        </w:rPr>
        <w:tab/>
      </w:r>
      <w:r w:rsidR="00E8242B">
        <w:rPr>
          <w:rFonts w:ascii="Times New Roman" w:hAnsi="Times New Roman" w:cs="Times New Roman"/>
          <w:sz w:val="24"/>
          <w:szCs w:val="24"/>
        </w:rPr>
        <w:t>In conclusion, review of related studies within Indonesian context shows that most studies in the area of authentic materials for teaching writing shows the effectiveness of authentic materials for teaching procedure texts, descri</w:t>
      </w:r>
      <w:r w:rsidR="00305763">
        <w:rPr>
          <w:rFonts w:ascii="Times New Roman" w:hAnsi="Times New Roman" w:cs="Times New Roman"/>
          <w:sz w:val="24"/>
          <w:szCs w:val="24"/>
        </w:rPr>
        <w:t>ptive texts and essay writing.</w:t>
      </w:r>
    </w:p>
    <w:p w:rsidR="00417151" w:rsidRDefault="00417151"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p>
    <w:p w:rsidR="00157FD4" w:rsidRDefault="00305763" w:rsidP="00417151">
      <w:pPr>
        <w:widowControl w:val="0"/>
        <w:autoSpaceDE w:val="0"/>
        <w:autoSpaceDN w:val="0"/>
        <w:adjustRightInd w:val="0"/>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Mariani</w:t>
      </w:r>
      <w:proofErr w:type="spellEnd"/>
      <w:r>
        <w:rPr>
          <w:rFonts w:ascii="Times New Roman" w:hAnsi="Times New Roman" w:cs="Times New Roman"/>
          <w:sz w:val="24"/>
          <w:szCs w:val="24"/>
        </w:rPr>
        <w:t xml:space="preserve"> (1997) state that challenge and matters in the classroom as they offer active </w:t>
      </w:r>
      <w:r>
        <w:rPr>
          <w:rFonts w:ascii="Times New Roman" w:hAnsi="Times New Roman" w:cs="Times New Roman"/>
          <w:sz w:val="24"/>
          <w:szCs w:val="24"/>
        </w:rPr>
        <w:lastRenderedPageBreak/>
        <w:t xml:space="preserve">engagement. In his opinion, text difficulty and task design should be manage in such away so that they promote learners’ autonomy. </w:t>
      </w:r>
      <w:r w:rsidR="00364735">
        <w:rPr>
          <w:rFonts w:ascii="Times New Roman" w:hAnsi="Times New Roman" w:cs="Times New Roman"/>
          <w:sz w:val="24"/>
          <w:szCs w:val="24"/>
        </w:rPr>
        <w:t>He suggests that any language teachers should be skillful enough to match challenge and support to offer more active engagement in the classroom.</w:t>
      </w:r>
    </w:p>
    <w:p w:rsidR="00067407" w:rsidRDefault="00067407" w:rsidP="00E8242B">
      <w:pPr>
        <w:widowControl w:val="0"/>
        <w:autoSpaceDE w:val="0"/>
        <w:autoSpaceDN w:val="0"/>
        <w:adjustRightInd w:val="0"/>
        <w:spacing w:after="0" w:line="240" w:lineRule="auto"/>
        <w:ind w:firstLine="720"/>
        <w:jc w:val="both"/>
        <w:rPr>
          <w:rFonts w:ascii="Times New Roman" w:hAnsi="Times New Roman" w:cs="Times New Roman"/>
          <w:sz w:val="24"/>
          <w:szCs w:val="24"/>
        </w:rPr>
      </w:pPr>
    </w:p>
    <w:p w:rsidR="00157FD4" w:rsidRDefault="009448F0" w:rsidP="00E8242B">
      <w:pPr>
        <w:widowControl w:val="0"/>
        <w:autoSpaceDE w:val="0"/>
        <w:autoSpaceDN w:val="0"/>
        <w:adjustRightInd w:val="0"/>
        <w:spacing w:after="0" w:line="240" w:lineRule="auto"/>
        <w:ind w:firstLine="720"/>
        <w:jc w:val="both"/>
        <w:rPr>
          <w:rFonts w:ascii="Times New Roman" w:hAnsi="Times New Roman" w:cs="Times New Roman"/>
          <w:sz w:val="24"/>
          <w:szCs w:val="24"/>
        </w:rPr>
      </w:pPr>
      <w:r w:rsidRPr="009448F0">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1026" type="#_x0000_t202" style="position:absolute;left:0;text-align:left;margin-left:3.45pt;margin-top:.55pt;width:335.75pt;height:124.35pt;z-index:251658240">
            <v:textbox>
              <w:txbxContent>
                <w:p w:rsidR="0027364A" w:rsidRPr="003A6557" w:rsidRDefault="0027364A" w:rsidP="00157FD4">
                  <w:pPr>
                    <w:pStyle w:val="NoSpacing"/>
                    <w:rPr>
                      <w:rFonts w:ascii="Times New Roman" w:hAnsi="Times New Roman" w:cs="Times New Roman"/>
                      <w:b/>
                    </w:rPr>
                  </w:pPr>
                  <w:r>
                    <w:rPr>
                      <w:rFonts w:ascii="Times New Roman" w:hAnsi="Times New Roman" w:cs="Times New Roman"/>
                    </w:rPr>
                    <w:t xml:space="preserve">                                          </w:t>
                  </w:r>
                  <w:r w:rsidRPr="003A6557">
                    <w:rPr>
                      <w:rFonts w:ascii="Times New Roman" w:hAnsi="Times New Roman" w:cs="Times New Roman"/>
                      <w:b/>
                    </w:rPr>
                    <w:t xml:space="preserve">High Challenge </w:t>
                  </w:r>
                </w:p>
                <w:p w:rsidR="0027364A" w:rsidRDefault="0027364A" w:rsidP="003A6557">
                  <w:pPr>
                    <w:pStyle w:val="NoSpacing"/>
                  </w:pPr>
                  <w:r>
                    <w:t xml:space="preserve"> </w:t>
                  </w:r>
                  <w:r w:rsidRPr="00157FD4">
                    <w:t xml:space="preserve">                </w:t>
                  </w:r>
                </w:p>
                <w:p w:rsidR="0027364A" w:rsidRPr="003A6557" w:rsidRDefault="0027364A" w:rsidP="003A6557">
                  <w:pPr>
                    <w:pStyle w:val="NoSpacing"/>
                    <w:rPr>
                      <w:rFonts w:ascii="Times New Roman" w:hAnsi="Times New Roman" w:cs="Times New Roman"/>
                      <w:i/>
                    </w:rPr>
                  </w:pPr>
                  <w:r>
                    <w:t xml:space="preserve">             </w:t>
                  </w:r>
                  <w:r>
                    <w:rPr>
                      <w:i/>
                    </w:rPr>
                    <w:t>(</w:t>
                  </w:r>
                  <w:r w:rsidRPr="003A6557">
                    <w:rPr>
                      <w:rFonts w:ascii="Times New Roman" w:hAnsi="Times New Roman" w:cs="Times New Roman"/>
                      <w:i/>
                    </w:rPr>
                    <w:t xml:space="preserve">Effective </w:t>
                  </w:r>
                  <w:r>
                    <w:rPr>
                      <w:rFonts w:ascii="Times New Roman" w:hAnsi="Times New Roman" w:cs="Times New Roman"/>
                      <w:i/>
                    </w:rPr>
                    <w:t xml:space="preserve"> </w:t>
                  </w:r>
                  <w:r w:rsidRPr="003A6557">
                    <w:rPr>
                      <w:rFonts w:ascii="Times New Roman" w:hAnsi="Times New Roman" w:cs="Times New Roman"/>
                      <w:i/>
                    </w:rPr>
                    <w:t xml:space="preserve"> </w:t>
                  </w:r>
                  <w:r>
                    <w:rPr>
                      <w:rFonts w:ascii="Times New Roman" w:hAnsi="Times New Roman" w:cs="Times New Roman"/>
                      <w:i/>
                    </w:rPr>
                    <w:t>Learning)              (Learner   frustration)</w:t>
                  </w:r>
                </w:p>
                <w:p w:rsidR="0027364A" w:rsidRPr="003A6557" w:rsidRDefault="0027364A" w:rsidP="003A6557">
                  <w:pPr>
                    <w:pStyle w:val="NoSpacing"/>
                    <w:rPr>
                      <w:rFonts w:ascii="Times New Roman" w:hAnsi="Times New Roman" w:cs="Times New Roman"/>
                      <w:i/>
                    </w:rPr>
                  </w:pPr>
                </w:p>
                <w:p w:rsidR="0027364A" w:rsidRPr="003A6557" w:rsidRDefault="0027364A" w:rsidP="003A6557">
                  <w:pPr>
                    <w:pStyle w:val="NoSpacing"/>
                    <w:rPr>
                      <w:rFonts w:ascii="Times New Roman" w:hAnsi="Times New Roman" w:cs="Times New Roman"/>
                    </w:rPr>
                  </w:pPr>
                  <w:r w:rsidRPr="003A6557">
                    <w:rPr>
                      <w:rFonts w:ascii="Times New Roman" w:hAnsi="Times New Roman" w:cs="Times New Roman"/>
                      <w:b/>
                    </w:rPr>
                    <w:t xml:space="preserve">        High Support</w:t>
                  </w:r>
                  <w:r>
                    <w:rPr>
                      <w:rFonts w:ascii="Times New Roman" w:hAnsi="Times New Roman" w:cs="Times New Roman"/>
                    </w:rPr>
                    <w:t xml:space="preserve">                                                          </w:t>
                  </w:r>
                  <w:r>
                    <w:rPr>
                      <w:rFonts w:ascii="Times New Roman" w:hAnsi="Times New Roman" w:cs="Times New Roman"/>
                      <w:b/>
                    </w:rPr>
                    <w:t>Low Support</w:t>
                  </w:r>
                  <w:r>
                    <w:rPr>
                      <w:rFonts w:ascii="Times New Roman" w:hAnsi="Times New Roman" w:cs="Times New Roman"/>
                    </w:rPr>
                    <w:t xml:space="preserve">         </w:t>
                  </w:r>
                </w:p>
                <w:p w:rsidR="0027364A" w:rsidRPr="003A6557" w:rsidRDefault="0027364A" w:rsidP="003A6557">
                  <w:pPr>
                    <w:pStyle w:val="NoSpacing"/>
                    <w:rPr>
                      <w:rFonts w:ascii="Times New Roman" w:hAnsi="Times New Roman" w:cs="Times New Roman"/>
                      <w:b/>
                    </w:rPr>
                  </w:pPr>
                </w:p>
                <w:p w:rsidR="0027364A" w:rsidRPr="003A6557" w:rsidRDefault="0027364A" w:rsidP="003A6557">
                  <w:pPr>
                    <w:pStyle w:val="NoSpacing"/>
                    <w:rPr>
                      <w:rFonts w:ascii="Times New Roman" w:hAnsi="Times New Roman" w:cs="Times New Roman"/>
                      <w:b/>
                      <w:i/>
                    </w:rPr>
                  </w:pPr>
                  <w:r w:rsidRPr="003A6557">
                    <w:rPr>
                      <w:rFonts w:ascii="Times New Roman" w:hAnsi="Times New Roman" w:cs="Times New Roman"/>
                    </w:rPr>
                    <w:t xml:space="preserve">              </w:t>
                  </w:r>
                  <w:r w:rsidRPr="003A6557">
                    <w:rPr>
                      <w:rFonts w:ascii="Times New Roman" w:hAnsi="Times New Roman" w:cs="Times New Roman"/>
                      <w:i/>
                    </w:rPr>
                    <w:t>(Minimal Learning)</w:t>
                  </w:r>
                  <w:r w:rsidRPr="003A6557">
                    <w:rPr>
                      <w:rFonts w:ascii="Times New Roman" w:hAnsi="Times New Roman" w:cs="Times New Roman"/>
                    </w:rPr>
                    <w:t xml:space="preserve">             </w:t>
                  </w:r>
                  <w:r>
                    <w:rPr>
                      <w:rFonts w:ascii="Times New Roman" w:hAnsi="Times New Roman" w:cs="Times New Roman"/>
                      <w:i/>
                    </w:rPr>
                    <w:t>(L</w:t>
                  </w:r>
                  <w:r w:rsidRPr="003A6557">
                    <w:rPr>
                      <w:rFonts w:ascii="Times New Roman" w:hAnsi="Times New Roman" w:cs="Times New Roman"/>
                      <w:i/>
                    </w:rPr>
                    <w:t>earner Boredom</w:t>
                  </w:r>
                  <w:r>
                    <w:rPr>
                      <w:rFonts w:ascii="Times New Roman" w:hAnsi="Times New Roman" w:cs="Times New Roman"/>
                      <w:b/>
                      <w:i/>
                    </w:rPr>
                    <w:t>)</w:t>
                  </w:r>
                </w:p>
                <w:p w:rsidR="0027364A" w:rsidRDefault="0027364A" w:rsidP="003A6557">
                  <w:pPr>
                    <w:pStyle w:val="NoSpacing"/>
                    <w:rPr>
                      <w:rFonts w:ascii="Times New Roman" w:hAnsi="Times New Roman" w:cs="Times New Roman"/>
                      <w:b/>
                    </w:rPr>
                  </w:pPr>
                </w:p>
                <w:p w:rsidR="0027364A" w:rsidRPr="003A6557" w:rsidRDefault="0027364A" w:rsidP="003A6557">
                  <w:pPr>
                    <w:pStyle w:val="NoSpacing"/>
                    <w:rPr>
                      <w:rFonts w:ascii="Times New Roman" w:hAnsi="Times New Roman" w:cs="Times New Roman"/>
                      <w:b/>
                    </w:rPr>
                  </w:pPr>
                  <w:r>
                    <w:rPr>
                      <w:rFonts w:ascii="Times New Roman" w:hAnsi="Times New Roman" w:cs="Times New Roman"/>
                      <w:b/>
                    </w:rPr>
                    <w:t xml:space="preserve">                                          </w:t>
                  </w:r>
                  <w:r w:rsidRPr="003A6557">
                    <w:rPr>
                      <w:rFonts w:ascii="Times New Roman" w:hAnsi="Times New Roman" w:cs="Times New Roman"/>
                      <w:b/>
                    </w:rPr>
                    <w:t>Low Challenge</w:t>
                  </w:r>
                </w:p>
              </w:txbxContent>
            </v:textbox>
          </v:shape>
        </w:pict>
      </w:r>
    </w:p>
    <w:p w:rsidR="00BE4938" w:rsidRDefault="009448F0" w:rsidP="00BE4938">
      <w:pPr>
        <w:widowControl w:val="0"/>
        <w:autoSpaceDE w:val="0"/>
        <w:autoSpaceDN w:val="0"/>
        <w:adjustRightInd w:val="0"/>
        <w:spacing w:after="0" w:line="240" w:lineRule="auto"/>
        <w:jc w:val="both"/>
        <w:rPr>
          <w:rFonts w:ascii="Times New Roman" w:hAnsi="Times New Roman" w:cs="Times New Roman"/>
          <w:sz w:val="24"/>
          <w:szCs w:val="24"/>
        </w:rPr>
      </w:pPr>
      <w:r w:rsidRPr="009448F0">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29" type="#_x0000_t32" style="position:absolute;left:0;text-align:left;margin-left:156.85pt;margin-top:5.85pt;width:0;height:89.1pt;z-index:251661312" o:connectortype="straight" strokecolor="black [3213]"/>
        </w:pict>
      </w:r>
    </w:p>
    <w:p w:rsidR="00157FD4" w:rsidRDefault="00157FD4" w:rsidP="00BE4938">
      <w:pPr>
        <w:widowControl w:val="0"/>
        <w:autoSpaceDE w:val="0"/>
        <w:autoSpaceDN w:val="0"/>
        <w:adjustRightInd w:val="0"/>
        <w:spacing w:after="0" w:line="240" w:lineRule="auto"/>
        <w:jc w:val="both"/>
        <w:rPr>
          <w:rFonts w:ascii="Times New Roman" w:hAnsi="Times New Roman" w:cs="Times New Roman"/>
          <w:b/>
          <w:sz w:val="24"/>
          <w:szCs w:val="24"/>
        </w:rPr>
      </w:pPr>
    </w:p>
    <w:p w:rsidR="00157FD4" w:rsidRDefault="00157FD4" w:rsidP="00BE4938">
      <w:pPr>
        <w:widowControl w:val="0"/>
        <w:autoSpaceDE w:val="0"/>
        <w:autoSpaceDN w:val="0"/>
        <w:adjustRightInd w:val="0"/>
        <w:spacing w:after="0" w:line="240" w:lineRule="auto"/>
        <w:jc w:val="both"/>
        <w:rPr>
          <w:rFonts w:ascii="Times New Roman" w:hAnsi="Times New Roman" w:cs="Times New Roman"/>
          <w:b/>
          <w:sz w:val="24"/>
          <w:szCs w:val="24"/>
        </w:rPr>
      </w:pPr>
    </w:p>
    <w:p w:rsidR="00157FD4" w:rsidRDefault="009448F0" w:rsidP="00BE4938">
      <w:pPr>
        <w:widowControl w:val="0"/>
        <w:autoSpaceDE w:val="0"/>
        <w:autoSpaceDN w:val="0"/>
        <w:adjustRightInd w:val="0"/>
        <w:spacing w:after="0" w:line="240" w:lineRule="auto"/>
        <w:jc w:val="both"/>
        <w:rPr>
          <w:rFonts w:ascii="Times New Roman" w:hAnsi="Times New Roman" w:cs="Times New Roman"/>
          <w:b/>
          <w:sz w:val="24"/>
          <w:szCs w:val="24"/>
        </w:rPr>
      </w:pPr>
      <w:r w:rsidRPr="009448F0">
        <w:rPr>
          <w:rFonts w:ascii="Times New Roman" w:hAnsi="Times New Roman" w:cs="Times New Roman"/>
          <w:b/>
          <w:noProof/>
          <w:sz w:val="24"/>
          <w:szCs w:val="24"/>
        </w:rPr>
        <w:pict>
          <v:shape id="_x0000_s1030" type="#_x0000_t32" style="position:absolute;left:0;text-align:left;margin-left:102.85pt;margin-top:8.15pt;width:102pt;height:.05pt;z-index:251662336" o:connectortype="straight" strokecolor="black [3213]"/>
        </w:pict>
      </w:r>
    </w:p>
    <w:p w:rsidR="00157FD4" w:rsidRDefault="00157FD4" w:rsidP="00BE4938">
      <w:pPr>
        <w:widowControl w:val="0"/>
        <w:autoSpaceDE w:val="0"/>
        <w:autoSpaceDN w:val="0"/>
        <w:adjustRightInd w:val="0"/>
        <w:spacing w:after="0" w:line="240" w:lineRule="auto"/>
        <w:jc w:val="both"/>
        <w:rPr>
          <w:rFonts w:ascii="Times New Roman" w:hAnsi="Times New Roman" w:cs="Times New Roman"/>
          <w:b/>
          <w:sz w:val="24"/>
          <w:szCs w:val="24"/>
        </w:rPr>
      </w:pPr>
    </w:p>
    <w:p w:rsidR="00157FD4" w:rsidRDefault="00157FD4" w:rsidP="00BE4938">
      <w:pPr>
        <w:widowControl w:val="0"/>
        <w:autoSpaceDE w:val="0"/>
        <w:autoSpaceDN w:val="0"/>
        <w:adjustRightInd w:val="0"/>
        <w:spacing w:after="0" w:line="240" w:lineRule="auto"/>
        <w:jc w:val="both"/>
        <w:rPr>
          <w:rFonts w:ascii="Times New Roman" w:hAnsi="Times New Roman" w:cs="Times New Roman"/>
          <w:b/>
          <w:sz w:val="24"/>
          <w:szCs w:val="24"/>
        </w:rPr>
      </w:pPr>
    </w:p>
    <w:p w:rsidR="00157FD4" w:rsidRDefault="00157FD4" w:rsidP="00BE4938">
      <w:pPr>
        <w:widowControl w:val="0"/>
        <w:autoSpaceDE w:val="0"/>
        <w:autoSpaceDN w:val="0"/>
        <w:adjustRightInd w:val="0"/>
        <w:spacing w:after="0" w:line="240" w:lineRule="auto"/>
        <w:jc w:val="both"/>
        <w:rPr>
          <w:rFonts w:ascii="Times New Roman" w:hAnsi="Times New Roman" w:cs="Times New Roman"/>
          <w:b/>
          <w:sz w:val="24"/>
          <w:szCs w:val="24"/>
        </w:rPr>
      </w:pPr>
    </w:p>
    <w:p w:rsidR="00157FD4" w:rsidRDefault="00157FD4" w:rsidP="00BE4938">
      <w:pPr>
        <w:widowControl w:val="0"/>
        <w:autoSpaceDE w:val="0"/>
        <w:autoSpaceDN w:val="0"/>
        <w:adjustRightInd w:val="0"/>
        <w:spacing w:after="0" w:line="240" w:lineRule="auto"/>
        <w:jc w:val="both"/>
        <w:rPr>
          <w:rFonts w:ascii="Times New Roman" w:hAnsi="Times New Roman" w:cs="Times New Roman"/>
          <w:b/>
          <w:sz w:val="24"/>
          <w:szCs w:val="24"/>
        </w:rPr>
      </w:pPr>
    </w:p>
    <w:p w:rsidR="00157FD4" w:rsidRDefault="00E07A8F" w:rsidP="00BE4938">
      <w:pPr>
        <w:widowControl w:val="0"/>
        <w:autoSpaceDE w:val="0"/>
        <w:autoSpaceDN w:val="0"/>
        <w:adjustRightInd w:val="0"/>
        <w:spacing w:after="0" w:line="240" w:lineRule="auto"/>
        <w:jc w:val="both"/>
        <w:rPr>
          <w:rFonts w:ascii="Times New Roman" w:hAnsi="Times New Roman" w:cs="Times New Roman"/>
          <w:sz w:val="24"/>
          <w:szCs w:val="24"/>
        </w:rPr>
      </w:pPr>
      <w:proofErr w:type="gramStart"/>
      <w:r w:rsidRPr="004C5E52">
        <w:rPr>
          <w:rFonts w:ascii="Times New Roman" w:hAnsi="Times New Roman" w:cs="Times New Roman"/>
          <w:b/>
          <w:sz w:val="24"/>
          <w:szCs w:val="24"/>
        </w:rPr>
        <w:t>Figure 1</w:t>
      </w:r>
      <w:r w:rsidRPr="004C5E52">
        <w:rPr>
          <w:rFonts w:ascii="Times New Roman" w:hAnsi="Times New Roman" w:cs="Times New Roman"/>
          <w:sz w:val="24"/>
          <w:szCs w:val="24"/>
        </w:rPr>
        <w:t>.</w:t>
      </w:r>
      <w:proofErr w:type="gramEnd"/>
      <w:r w:rsidRPr="004C5E52">
        <w:rPr>
          <w:rFonts w:ascii="Times New Roman" w:hAnsi="Times New Roman" w:cs="Times New Roman"/>
          <w:sz w:val="24"/>
          <w:szCs w:val="24"/>
        </w:rPr>
        <w:t xml:space="preserve"> </w:t>
      </w:r>
      <w:r w:rsidR="004C5E52" w:rsidRPr="004C5E52">
        <w:rPr>
          <w:rFonts w:ascii="Times New Roman" w:hAnsi="Times New Roman" w:cs="Times New Roman"/>
          <w:sz w:val="24"/>
          <w:szCs w:val="24"/>
        </w:rPr>
        <w:t xml:space="preserve">Language </w:t>
      </w:r>
      <w:r w:rsidR="00364735">
        <w:rPr>
          <w:rFonts w:ascii="Times New Roman" w:hAnsi="Times New Roman" w:cs="Times New Roman"/>
          <w:sz w:val="24"/>
          <w:szCs w:val="24"/>
        </w:rPr>
        <w:t>c</w:t>
      </w:r>
      <w:r w:rsidR="004C5E52" w:rsidRPr="004C5E52">
        <w:rPr>
          <w:rFonts w:ascii="Times New Roman" w:hAnsi="Times New Roman" w:cs="Times New Roman"/>
          <w:sz w:val="24"/>
          <w:szCs w:val="24"/>
        </w:rPr>
        <w:t xml:space="preserve">lassroom learning Consequences of variance support and challenge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017/s0261444807004144", "ISSN" : "0261-4448", "abstract" : "This article reviews some of the wide-ranging issues and research surrounding authentic materials and authenticity in foreign language learning. After a brief historical overview and a discussion of some of the definitional ambiguities associated with authenticity, the paper goes on to discuss four important areas of concern: i) the gap between authentic and textbook discourse; ii) the English-as-a-world-language debate; iii) authenticity and motivation; iv) text difficulty and task design and their effects on language acquisition. The article concludes by examining some of the reasons behind resistance to change in curriculum and materials design and possible future directions.", "author" : [ { "dropping-particle" : "", "family" : "Gilmore", "given" : "Alex", "non-dropping-particle" : "", "parse-names" : false, "suffix" : "" } ], "container-title" : "Language Teaching", "id" : "ITEM-1", "issued" : { "date-parts" : [ [ "2007" ] ] }, "title" : "Authentic materials and authenticity in foreign language learning", "type" : "article-journal" }, "uris" : [ "http://www.mendeley.com/documents/?uuid=34fd75b4-d184-4692-bbe3-d7e49c886d68", "http://www.mendeley.com/documents/?uuid=94a5a7e0-fba9-4848-8b94-dd34a28b7ea1" ] } ], "mendeley" : { "formattedCitation" : "(Gilmore, 2007)", "plainTextFormattedCitation" : "(Gilmore, 2007)", "previouslyFormattedCitation" : "[4]"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Gilmore, 2007)</w:t>
      </w:r>
      <w:r w:rsidR="009448F0">
        <w:rPr>
          <w:rFonts w:ascii="Times New Roman" w:hAnsi="Times New Roman" w:cs="Times New Roman"/>
          <w:sz w:val="24"/>
          <w:szCs w:val="24"/>
        </w:rPr>
        <w:fldChar w:fldCharType="end"/>
      </w:r>
    </w:p>
    <w:p w:rsidR="00364735" w:rsidRPr="004C5E52" w:rsidRDefault="00364735" w:rsidP="00BE4938">
      <w:pPr>
        <w:widowControl w:val="0"/>
        <w:autoSpaceDE w:val="0"/>
        <w:autoSpaceDN w:val="0"/>
        <w:adjustRightInd w:val="0"/>
        <w:spacing w:after="0" w:line="240" w:lineRule="auto"/>
        <w:jc w:val="both"/>
        <w:rPr>
          <w:rFonts w:ascii="Times New Roman" w:hAnsi="Times New Roman" w:cs="Times New Roman"/>
          <w:sz w:val="24"/>
          <w:szCs w:val="24"/>
        </w:rPr>
      </w:pPr>
    </w:p>
    <w:p w:rsidR="00A6152A" w:rsidRDefault="00364735" w:rsidP="0041715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1 shows </w:t>
      </w:r>
      <w:proofErr w:type="gramStart"/>
      <w:r>
        <w:rPr>
          <w:rFonts w:ascii="Times New Roman" w:hAnsi="Times New Roman" w:cs="Times New Roman"/>
          <w:sz w:val="24"/>
          <w:szCs w:val="24"/>
        </w:rPr>
        <w:t>the  consequences</w:t>
      </w:r>
      <w:proofErr w:type="gramEnd"/>
      <w:r>
        <w:rPr>
          <w:rFonts w:ascii="Times New Roman" w:hAnsi="Times New Roman" w:cs="Times New Roman"/>
          <w:sz w:val="24"/>
          <w:szCs w:val="24"/>
        </w:rPr>
        <w:t xml:space="preserve"> of variances between text and task difficulty to the learners. If the text and the text are manageable for the learners, learning would be effective, but </w:t>
      </w:r>
      <w:proofErr w:type="gramStart"/>
      <w:r>
        <w:rPr>
          <w:rFonts w:ascii="Times New Roman" w:hAnsi="Times New Roman" w:cs="Times New Roman"/>
          <w:sz w:val="24"/>
          <w:szCs w:val="24"/>
        </w:rPr>
        <w:t>if  the</w:t>
      </w:r>
      <w:proofErr w:type="gramEnd"/>
      <w:r>
        <w:rPr>
          <w:rFonts w:ascii="Times New Roman" w:hAnsi="Times New Roman" w:cs="Times New Roman"/>
          <w:sz w:val="24"/>
          <w:szCs w:val="24"/>
        </w:rPr>
        <w:t xml:space="preserve"> text and the task design are too difficult for the learners to accomplish,  they might get frustrated which result in ineffective learning.</w:t>
      </w:r>
      <w:r w:rsidR="00A6152A">
        <w:rPr>
          <w:rFonts w:ascii="Times New Roman" w:hAnsi="Times New Roman" w:cs="Times New Roman"/>
          <w:sz w:val="24"/>
          <w:szCs w:val="24"/>
        </w:rPr>
        <w:t xml:space="preserve"> Figure 1 shows the importance of providing instructional materials which both offer challenge and support for the students to accomplish the task. In relation to the authentic materials, it can be interpreted that the language teacher, more specifically the writing teacher, should consider the suitable authentic materials for writing instruction in which these materials </w:t>
      </w:r>
      <w:r w:rsidR="009434DD">
        <w:rPr>
          <w:rFonts w:ascii="Times New Roman" w:hAnsi="Times New Roman" w:cs="Times New Roman"/>
          <w:sz w:val="24"/>
          <w:szCs w:val="24"/>
        </w:rPr>
        <w:t>are appropriate for the students in terms of the difficulty level and appropriateness so that they provide both challenge and support for learning to write instruction.</w:t>
      </w:r>
    </w:p>
    <w:p w:rsidR="00364735" w:rsidRDefault="00364735" w:rsidP="00364735">
      <w:pPr>
        <w:widowControl w:val="0"/>
        <w:autoSpaceDE w:val="0"/>
        <w:autoSpaceDN w:val="0"/>
        <w:adjustRightInd w:val="0"/>
        <w:spacing w:after="0" w:line="240" w:lineRule="auto"/>
        <w:ind w:firstLine="720"/>
        <w:jc w:val="both"/>
        <w:rPr>
          <w:rFonts w:ascii="Times New Roman" w:hAnsi="Times New Roman" w:cs="Times New Roman"/>
          <w:b/>
          <w:sz w:val="24"/>
          <w:szCs w:val="24"/>
        </w:rPr>
      </w:pPr>
    </w:p>
    <w:p w:rsidR="00313533" w:rsidRPr="005B630F" w:rsidRDefault="00313533" w:rsidP="00BE4938">
      <w:pPr>
        <w:widowControl w:val="0"/>
        <w:autoSpaceDE w:val="0"/>
        <w:autoSpaceDN w:val="0"/>
        <w:adjustRightInd w:val="0"/>
        <w:spacing w:after="0" w:line="240" w:lineRule="auto"/>
        <w:jc w:val="both"/>
        <w:rPr>
          <w:rFonts w:ascii="Times New Roman" w:hAnsi="Times New Roman" w:cs="Times New Roman"/>
          <w:b/>
          <w:sz w:val="24"/>
          <w:szCs w:val="24"/>
        </w:rPr>
      </w:pPr>
      <w:r w:rsidRPr="005B630F">
        <w:rPr>
          <w:rFonts w:ascii="Times New Roman" w:hAnsi="Times New Roman" w:cs="Times New Roman"/>
          <w:b/>
          <w:sz w:val="24"/>
          <w:szCs w:val="24"/>
        </w:rPr>
        <w:t xml:space="preserve">Type of authentic materials </w:t>
      </w:r>
      <w:r w:rsidR="0084617E">
        <w:rPr>
          <w:rFonts w:ascii="Times New Roman" w:hAnsi="Times New Roman" w:cs="Times New Roman"/>
          <w:b/>
          <w:sz w:val="24"/>
          <w:szCs w:val="24"/>
        </w:rPr>
        <w:t>for teaching writing</w:t>
      </w:r>
    </w:p>
    <w:p w:rsidR="00417151" w:rsidRDefault="00417151" w:rsidP="00BE4938">
      <w:pPr>
        <w:widowControl w:val="0"/>
        <w:autoSpaceDE w:val="0"/>
        <w:autoSpaceDN w:val="0"/>
        <w:adjustRightInd w:val="0"/>
        <w:spacing w:after="0" w:line="240" w:lineRule="auto"/>
        <w:jc w:val="both"/>
        <w:rPr>
          <w:rFonts w:ascii="Times New Roman" w:hAnsi="Times New Roman" w:cs="Times New Roman"/>
          <w:sz w:val="24"/>
          <w:szCs w:val="24"/>
          <w:lang w:val="id-ID"/>
        </w:rPr>
      </w:pPr>
    </w:p>
    <w:p w:rsidR="00674A91" w:rsidRDefault="00674A91" w:rsidP="00BE4938">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Research has shown that in this 21</w:t>
      </w:r>
      <w:r w:rsidRPr="00674A91">
        <w:rPr>
          <w:rFonts w:ascii="Times New Roman" w:hAnsi="Times New Roman" w:cs="Times New Roman"/>
          <w:sz w:val="24"/>
          <w:szCs w:val="24"/>
          <w:vertAlign w:val="superscript"/>
        </w:rPr>
        <w:t>st</w:t>
      </w:r>
      <w:r>
        <w:rPr>
          <w:rFonts w:ascii="Times New Roman" w:hAnsi="Times New Roman" w:cs="Times New Roman"/>
          <w:sz w:val="24"/>
          <w:szCs w:val="24"/>
        </w:rPr>
        <w:t xml:space="preserve"> century, the use of technology in the classroom is inevitable. The access of internet is easy and inexpensive. It does not need big PC or computer to surf in the internet as gadget and smart phone are already sufficient. Therefore, teachers with easy internet access and support of electricity, tend to use technology to help reach the learning objectives. However, some printed instructional media are still used in the classroom for the sake of its availability. Based o</w:t>
      </w:r>
      <w:r w:rsidR="00303D44">
        <w:rPr>
          <w:rFonts w:ascii="Times New Roman" w:hAnsi="Times New Roman" w:cs="Times New Roman"/>
          <w:sz w:val="24"/>
          <w:szCs w:val="24"/>
        </w:rPr>
        <w:t>n research, there are many materials</w:t>
      </w:r>
      <w:r>
        <w:rPr>
          <w:rFonts w:ascii="Times New Roman" w:hAnsi="Times New Roman" w:cs="Times New Roman"/>
          <w:sz w:val="24"/>
          <w:szCs w:val="24"/>
        </w:rPr>
        <w:t xml:space="preserve"> that teacher can use for teaching writing. </w:t>
      </w:r>
      <w:r w:rsidR="00303D44">
        <w:rPr>
          <w:rFonts w:ascii="Times New Roman" w:hAnsi="Times New Roman" w:cs="Times New Roman"/>
          <w:sz w:val="24"/>
          <w:szCs w:val="24"/>
        </w:rPr>
        <w:t xml:space="preserve">It can be printed materials, such as fictions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24093/awej/vol9no1.10", "abstract" : "Literary appreciation and language teaching have long been associated with two different constructs. However, with careful selection and planning, literary study and language teaching can be integrated for the benefits of language learning as well as for literary appreciation. This study is attempted to investigate (i) the students' opinion in relation to the effective way of understanding the intrinsic elements of prose fiction,(ii) their opinion in relation to analyzing fictions in the form of an essay, and (iii) what they learn in terms of the literary aspects and writing aspects. The design the study is content analysis design through document analysis. The participants of the study were 31 students of English Education Study program who took prose subject in College of Teacher Training and Education of Indonesian Teachers Association (STKIP PGRI) in Pasuruan, East Java, Indonesia.. The data was taken from the students reflection writing which was collected in the end of the semester after they joined prose subject class. Thus, the instrument used was mainly documentation. To help the researchers categorized and analyzed the data, some codifications were used. The finding shows the majority of the students believe making an essay to analyze fictions is the effective way to understand the intrinsic elements of prose and help them in sharpening their ability to read and write. The result of the study also shows that writing essays to analyze fictions give some benefits for the students' knowledge in how to write well as well as in comprehending the literary aspects of a fictions.", "author" : [ { "dropping-particle" : "", "family" : "Setyowati", "given" : "Lestari", "non-dropping-particle" : "", "parse-names" : false, "suffix" : "" }, { "dropping-particle" : "", "family" : "Sukmawan", "given" : "Sony", "non-dropping-particle" : "", "parse-names" : false, "suffix" : "" } ], "container-title" : "Arab World English Journal", "id" : "ITEM-1", "issue" : "1", "issued" : { "date-parts" : [ [ "2018" ] ] }, "page" : "134-145", "title" : "Writing for Comprehension in Prose Fiction Analysis: The Students\u2019 Voices", "type" : "article-journal", "volume" : "9" }, "uris" : [ "http://www.mendeley.com/documents/?uuid=38274167-6b28-4079-82a4-29eb8062ff03", "http://www.mendeley.com/documents/?uuid=4caac9f5-29e3-4fbb-bd23-c789dc152672" ] } ], "mendeley" : { "formattedCitation" : "(Setyowati &amp; Sukmawan, 2018)", "plainTextFormattedCitation" : "(Setyowati &amp; Sukmawan, 2018)", "previouslyFormattedCitation" : "[19]"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Setyowati &amp; Sukmawan, 2018)</w:t>
      </w:r>
      <w:r w:rsidR="009448F0">
        <w:rPr>
          <w:rFonts w:ascii="Times New Roman" w:hAnsi="Times New Roman" w:cs="Times New Roman"/>
          <w:sz w:val="24"/>
          <w:szCs w:val="24"/>
        </w:rPr>
        <w:fldChar w:fldCharType="end"/>
      </w:r>
      <w:r w:rsidR="00303D44">
        <w:rPr>
          <w:rFonts w:ascii="Times New Roman" w:hAnsi="Times New Roman" w:cs="Times New Roman"/>
          <w:sz w:val="24"/>
          <w:szCs w:val="24"/>
        </w:rPr>
        <w:t xml:space="preserve">, picture series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21093/di.v16i2.534", "ISSN" : "1411-3031", "abstract" : "This research aims at investigating the effect of YouTube videos and pictures as the authentic materials on Indonesian EFL students' writing performance. The experimental research is conducted by using quasi-experimental design. This research employed two groups; an experimental and control group. This is to see which group is effective to be used in helping the students' writing ability. The first group was taught by using YouTube videos and the second group was given treatment by using pictures. Both YouTube and pictures are the authentic materials which help the students to have better writing performance. The subjects of this study were the second semester students of English Department, IKIP PGRI Madiun. Both of the groups were instructed to write paragraph by using YouTube videos and pictures as the authentic materials. The data were analyzed by using Independent t-test. The result of the study shows that there is significantly different between the students who write paragraph after being taught by using YouTube videos and by using pictures. The students who were taught by using YouTube videos had lower writing performance than the students who were taught by using pictures. It means that using pictures in teaching writing is better than using YouTube videos to help the students in writing performance.", "author" : [ { "dropping-particle" : "", "family" : "Styati", "given" : "Erlik Widiyani", "non-dropping-particle" : "", "parse-names" : false, "suffix" : "" } ], "container-title" : "DINAMIKA ILMU", "id" : "ITEM-1", "issued" : { "date-parts" : [ [ "2016" ] ] }, "title" : "Effect of YouTube Videos and Pictures on EFL Students\u2019 Writing Performance", "type" : "article-journal" }, "uris" : [ "http://www.mendeley.com/documents/?uuid=ba4593c9-4b7e-4167-8ef0-509588dddc13", "http://www.mendeley.com/documents/?uuid=1fea82ff-8cb0-48aa-a6dd-87a76bb3d1b1" ] } ], "mendeley" : { "formattedCitation" : "(Styati, 2016)", "plainTextFormattedCitation" : "(Styati, 2016)", "previouslyFormattedCitation" : "[16]"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Styati, 2016)</w:t>
      </w:r>
      <w:r w:rsidR="009448F0">
        <w:rPr>
          <w:rFonts w:ascii="Times New Roman" w:hAnsi="Times New Roman" w:cs="Times New Roman"/>
          <w:sz w:val="24"/>
          <w:szCs w:val="24"/>
        </w:rPr>
        <w:fldChar w:fldCharType="end"/>
      </w:r>
      <w:r w:rsidR="00303D44">
        <w:rPr>
          <w:rFonts w:ascii="Times New Roman" w:hAnsi="Times New Roman" w:cs="Times New Roman"/>
          <w:sz w:val="24"/>
          <w:szCs w:val="24"/>
        </w:rPr>
        <w:t xml:space="preserve">,  or web-based materials, such as You Tube videos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21093/di.v16i2.534", "ISSN" : "1411-3031", "abstract" : "This research aims at investigating the effect of YouTube videos and pictures as the authentic materials on Indonesian EFL students' writing performance. The experimental research is conducted by using quasi-experimental design. This research employed two groups; an experimental and control group. This is to see which group is effective to be used in helping the students' writing ability. The first group was taught by using YouTube videos and the second group was given treatment by using pictures. Both YouTube and pictures are the authentic materials which help the students to have better writing performance. The subjects of this study were the second semester students of English Department, IKIP PGRI Madiun. Both of the groups were instructed to write paragraph by using YouTube videos and pictures as the authentic materials. The data were analyzed by using Independent t-test. The result of the study shows that there is significantly different between the students who write paragraph after being taught by using YouTube videos and by using pictures. The students who were taught by using YouTube videos had lower writing performance than the students who were taught by using pictures. It means that using pictures in teaching writing is better than using YouTube videos to help the students in writing performance.", "author" : [ { "dropping-particle" : "", "family" : "Styati", "given" : "Erlik Widiyani", "non-dropping-particle" : "", "parse-names" : false, "suffix" : "" } ], "container-title" : "DINAMIKA ILMU", "id" : "ITEM-1", "issued" : { "date-parts" : [ [ "2016" ] ] }, "title" : "Effect of YouTube Videos and Pictures on EFL Students\u2019 Writing Performance", "type" : "article-journal" }, "uris" : [ "http://www.mendeley.com/documents/?uuid=ba4593c9-4b7e-4167-8ef0-509588dddc13", "http://www.mendeley.com/documents/?uuid=1fea82ff-8cb0-48aa-a6dd-87a76bb3d1b1" ] } ], "mendeley" : { "formattedCitation" : "(Styati, 2016)", "plainTextFormattedCitation" : "(Styati, 2016)", "previouslyFormattedCitation" : "[16]"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Styati, 2016)</w:t>
      </w:r>
      <w:r w:rsidR="009448F0">
        <w:rPr>
          <w:rFonts w:ascii="Times New Roman" w:hAnsi="Times New Roman" w:cs="Times New Roman"/>
          <w:sz w:val="24"/>
          <w:szCs w:val="24"/>
        </w:rPr>
        <w:fldChar w:fldCharType="end"/>
      </w:r>
      <w:r w:rsidR="00303D44">
        <w:rPr>
          <w:rFonts w:ascii="Times New Roman" w:hAnsi="Times New Roman" w:cs="Times New Roman"/>
          <w:sz w:val="24"/>
          <w:szCs w:val="24"/>
        </w:rPr>
        <w:t xml:space="preserve">, websites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25134/erjee.v6i1.773", "ISSN" : "2301-7554", "abstract" : "This study was conducted to figure out the effectiveness of using authentic materials in teaching writing descriptive text. The study was carried out at one of private universities in Bandung. This study used authentic materials from magazine, newspaper and internet articles as teaching media. The reason of using authentic materials taken from magazine, newspaper and internet was that they could bring the students into a non-threatening atmosphere in the classroom and link the classroom environment with the real world (Clark, 2000). In this study, the qualitative and quantitative methods were applied to gather the data. The data of this study were collected through pretests, posttest, and questionnaires. The findings indicated that using authentic materials in teaching descriptive writing had a significant role in improving students\ufffd writing skill with the significance of 0.05 (\u03b1 0.05). The result of t-obs was 3.218 and t-crit was 2.042. This result was supported by the questionnaire results in which the participants showed positive opinions in learning descriptive writing using authentic materials. Finally, it is expected that this study will give beneficial contribution to the teaching of writing for college students in which the technique applied is recommended to be used as an appropriate alternative to improve students\ufffd writing competence.Keywords: descriptive writing, authentic materials", "author" : [ { "dropping-particle" : "", "family" : "Sundana", "given" : "Gusti Panji", "non-dropping-particle" : "", "parse-names" : false, "suffix" : "" } ], "container-title" : "English Review: Journal of English Education", "id" : "ITEM-1", "issue" : "1", "issued" : { "date-parts" : [ [ "2018" ] ] }, "page" : "81", "title" : "THE USE OF AUTHENTIC MATERIAL IN TEACHING WRITING DESCRIPTIVE TEXT", "type" : "article-journal", "volume" : "6" }, "uris" : [ "http://www.mendeley.com/documents/?uuid=a9ee2d29-084d-45d9-962d-a9e5e9a4a1f1", "http://www.mendeley.com/documents/?uuid=260e8dd9-7ac0-4ea7-8628-c2a47afec08c" ] } ], "mendeley" : { "formattedCitation" : "(Sundana, 2018)", "plainTextFormattedCitation" : "(Sundana, 2018)", "previouslyFormattedCitation" : "[17]"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Sundana, 2018)</w:t>
      </w:r>
      <w:r w:rsidR="009448F0">
        <w:rPr>
          <w:rFonts w:ascii="Times New Roman" w:hAnsi="Times New Roman" w:cs="Times New Roman"/>
          <w:sz w:val="24"/>
          <w:szCs w:val="24"/>
        </w:rPr>
        <w:fldChar w:fldCharType="end"/>
      </w:r>
      <w:r w:rsidR="00303D44">
        <w:rPr>
          <w:rFonts w:ascii="Times New Roman" w:hAnsi="Times New Roman" w:cs="Times New Roman"/>
          <w:sz w:val="24"/>
          <w:szCs w:val="24"/>
        </w:rPr>
        <w:t>.</w:t>
      </w:r>
    </w:p>
    <w:p w:rsidR="00417151" w:rsidRDefault="00417151"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p>
    <w:p w:rsidR="00417151" w:rsidRDefault="00417151"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p>
    <w:p w:rsidR="004253B1" w:rsidRDefault="00F80E2A" w:rsidP="0041715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erms of  how the materials are transmitted, the authentic materials are divided into three broad categories, namely audio, visual, and printed materials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abstract" : "Students joining middle-level colleges, universities and the workplace have limited functional competency in English language. The teaching approaches and syllabi at institutions of learning do not give adequate attention to functional writing. The aim of this paper is to explore the authentic materials approach and demonstrate how it may be used in the teaching of functional writing in the classroom. The paper defines and classifies authentic materials, and explains how they apply to classroom functional writing. Second, it describes classroom authentic material analysis and evaluation activities that can be useful learning and teaching tools where the learners, as a result of reading and discussing, can go on to be effective functional text writers. Finally, the paper proposes an authentic text-based teaching and learning methodology that can be used in the acquisition of functional writing skills in the classroom.", "author" : [ { "dropping-particle" : "", "family" : "Maroko", "given" : "Geoffrey M.", "non-dropping-particle" : "", "parse-names" : false, "suffix" : "" } ], "container-title" : "The new decade and (2nd) FL Teaching: The initial phase Rudolf Reinelt Research Laboratory EU Matsuyama", "id" : "ITEM-1", "issued" : { "date-parts" : [ [ "2010" ] ] }, "page" : "71 \u2013 87", "title" : "The authentic materials approach in the teaching of functional writing in the classroom", "type" : "chapter" }, "uris" : [ "http://www.mendeley.com/documents/?uuid=c2c81601-95e2-4450-9ae6-0d3fcf0354e3", "http://www.mendeley.com/documents/?uuid=3d9a6484-6448-477b-b9a4-edd5a568866e" ] } ], "mendeley" : { "formattedCitation" : "(Maroko, 2010)", "plainTextFormattedCitation" : "(Maroko, 2010)", "previouslyFormattedCitation" : "[9]"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Maroko, 2010)</w:t>
      </w:r>
      <w:r w:rsidR="009448F0">
        <w:rPr>
          <w:rFonts w:ascii="Times New Roman" w:hAnsi="Times New Roman" w:cs="Times New Roman"/>
          <w:sz w:val="24"/>
          <w:szCs w:val="24"/>
        </w:rPr>
        <w:fldChar w:fldCharType="end"/>
      </w:r>
      <w:r>
        <w:rPr>
          <w:rFonts w:ascii="Times New Roman" w:hAnsi="Times New Roman" w:cs="Times New Roman"/>
          <w:sz w:val="24"/>
          <w:szCs w:val="24"/>
        </w:rPr>
        <w:t xml:space="preserve">.  Furthermore,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25134/erjee.v6i1.773", "ISSN" : "2301-7554", "abstract" : "This study was conducted to figure out the effectiveness of using authentic materials in teaching writing descriptive text. The study was carried out at one of private universities in Bandung. This study used authentic materials from magazine, newspaper and internet articles as teaching media. The reason of using authentic materials taken from magazine, newspaper and internet was that they could bring the students into a non-threatening atmosphere in the classroom and link the classroom environment with the real world (Clark, 2000). In this study, the qualitative and quantitative methods were applied to gather the data. The data of this study were collected through pretests, posttest, and questionnaires. The findings indicated that using authentic materials in teaching descriptive writing had a significant role in improving students\ufffd writing skill with the significance of 0.05 (\u03b1 0.05). The result of t-obs was 3.218 and t-crit was 2.042. This result was supported by the questionnaire results in which the participants showed positive opinions in learning descriptive writing using authentic materials. Finally, it is expected that this study will give beneficial contribution to the teaching of writing for college students in which the technique applied is recommended to be used as an appropriate alternative to improve students\ufffd writing competence.Keywords: descriptive writing, authentic materials", "author" : [ { "dropping-particle" : "", "family" : "Sundana", "given" : "Gusti Panji", "non-dropping-particle" : "", "parse-names" : false, "suffix" : "" } ], "container-title" : "English Review: Journal of English Education", "id" : "ITEM-1", "issue" : "1", "issued" : { "date-parts" : [ [ "2018" ] ] }, "page" : "81", "title" : "THE USE OF AUTHENTIC MATERIAL IN TEACHING WRITING DESCRIPTIVE TEXT", "type" : "article-journal", "volume" : "6" }, "uris" : [ "http://www.mendeley.com/documents/?uuid=a9ee2d29-084d-45d9-962d-a9e5e9a4a1f1", "http://www.mendeley.com/documents/?uuid=260e8dd9-7ac0-4ea7-8628-c2a47afec08c" ] } ], "mendeley" : { "formattedCitation" : "(Sundana, 2018)", "manualFormatting" : "Sundana (2018)", "plainTextFormattedCitation" : "(Sundana, 2018)", "previouslyFormattedCitation" : "[17]" }, "properties" : { "noteIndex" : 0 }, "schema" : "https://github.com/citation-style-language/schema/raw/master/csl-citation.json" }</w:instrText>
      </w:r>
      <w:r w:rsidR="009448F0">
        <w:rPr>
          <w:rFonts w:ascii="Times New Roman" w:hAnsi="Times New Roman" w:cs="Times New Roman"/>
          <w:sz w:val="24"/>
          <w:szCs w:val="24"/>
        </w:rPr>
        <w:fldChar w:fldCharType="separate"/>
      </w:r>
      <w:r>
        <w:rPr>
          <w:rFonts w:ascii="Times New Roman" w:hAnsi="Times New Roman" w:cs="Times New Roman"/>
          <w:noProof/>
          <w:sz w:val="24"/>
          <w:szCs w:val="24"/>
        </w:rPr>
        <w:t>Sundana (</w:t>
      </w:r>
      <w:r w:rsidRPr="00F80E2A">
        <w:rPr>
          <w:rFonts w:ascii="Times New Roman" w:hAnsi="Times New Roman" w:cs="Times New Roman"/>
          <w:noProof/>
          <w:sz w:val="24"/>
          <w:szCs w:val="24"/>
        </w:rPr>
        <w:t>2018)</w:t>
      </w:r>
      <w:r w:rsidR="009448F0">
        <w:rPr>
          <w:rFonts w:ascii="Times New Roman" w:hAnsi="Times New Roman" w:cs="Times New Roman"/>
          <w:sz w:val="24"/>
          <w:szCs w:val="24"/>
        </w:rPr>
        <w:fldChar w:fldCharType="end"/>
      </w:r>
      <w:r>
        <w:rPr>
          <w:rFonts w:ascii="Times New Roman" w:hAnsi="Times New Roman" w:cs="Times New Roman"/>
          <w:sz w:val="24"/>
          <w:szCs w:val="24"/>
        </w:rPr>
        <w:t xml:space="preserve"> also states that the authentic materials can also in the form of newspaper, magazines, and internet articles. </w:t>
      </w:r>
      <w:r w:rsidR="000C5705">
        <w:rPr>
          <w:rFonts w:ascii="Times New Roman" w:hAnsi="Times New Roman" w:cs="Times New Roman"/>
          <w:sz w:val="24"/>
          <w:szCs w:val="24"/>
        </w:rPr>
        <w:t xml:space="preserve">As stated b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ISBN" : "1989-0796, 1989-0796", "abstract" : "Authentic materials are especially important for ESP trainees, since they reproduce an immersion environment and provide a realistic context for tasks that relate to learners' needs. Realia and authentic materials increase learners' motivation but are difficult to adapt to the learner's level of language, especially at the beginning level. It is also important to note that preparing such materials can be very time-consuming. Nowadays, authentic materials must be constantly updated, as they are more and more frequently on demand in ESP or EAP classes. A review of the different opinions of experienced authors and their arguments for and against the use of realia and authentic materials in the ESP classroom is offered in this article. A bibliography is included.", "author" : [ { "dropping-particle" : "", "family" : "Benavent", "given" : "Gabriela Torregrosa", "non-dropping-particle" : "", "parse-names" : false, "suffix" : "" }, { "dropping-particle" : "", "family" : "Penamaria", "given" : "Sonsoles Sanchez-Reyes", "non-dropping-particle" : "", "parse-names" : false, "suffix" : "" } ], "container-title" : "Encuentro: Revista de investigaci\u00f3n e innovaci\u00f3n en la clase de idiomas", "id" : "ITEM-1", "issued" : { "date-parts" : [ [ "2011" ] ] }, "title" : "Use of Authentic Materials in the ESP Classroom", "type" : "article-journal" }, "uris" : [ "http://www.mendeley.com/documents/?uuid=574baad1-040a-422c-b197-3acf3b7e312e" ] } ], "mendeley" : { "formattedCitation" : "(Benavent &amp; Penamaria, 2011)", "manualFormatting" : "Benavent &amp; Penamaria (2011)", "plainTextFormattedCitation" : "(Benavent &amp; Penamaria, 2011)", "previouslyFormattedCitation" : "[20]"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0C5705">
        <w:rPr>
          <w:rFonts w:ascii="Times New Roman" w:hAnsi="Times New Roman" w:cs="Times New Roman"/>
          <w:noProof/>
          <w:sz w:val="24"/>
          <w:szCs w:val="24"/>
        </w:rPr>
        <w:t>Benavent &amp; Penamaria (</w:t>
      </w:r>
      <w:r w:rsidR="000C5705" w:rsidRPr="000C5705">
        <w:rPr>
          <w:rFonts w:ascii="Times New Roman" w:hAnsi="Times New Roman" w:cs="Times New Roman"/>
          <w:noProof/>
          <w:sz w:val="24"/>
          <w:szCs w:val="24"/>
        </w:rPr>
        <w:t>2011)</w:t>
      </w:r>
      <w:r w:rsidR="009448F0">
        <w:rPr>
          <w:rFonts w:ascii="Times New Roman" w:hAnsi="Times New Roman" w:cs="Times New Roman"/>
          <w:sz w:val="24"/>
          <w:szCs w:val="24"/>
        </w:rPr>
        <w:fldChar w:fldCharType="end"/>
      </w:r>
      <w:r w:rsidR="000C5705">
        <w:rPr>
          <w:rFonts w:ascii="Times New Roman" w:hAnsi="Times New Roman" w:cs="Times New Roman"/>
          <w:sz w:val="24"/>
          <w:szCs w:val="24"/>
        </w:rPr>
        <w:t xml:space="preserve">, with such an advancement of technology nowadays,  teachers tend to   take the authentic materials from the internet. </w:t>
      </w:r>
      <w:r w:rsidR="00303D44">
        <w:rPr>
          <w:rFonts w:ascii="Times New Roman" w:hAnsi="Times New Roman" w:cs="Times New Roman"/>
          <w:sz w:val="24"/>
          <w:szCs w:val="24"/>
        </w:rPr>
        <w:t xml:space="preserve">Thus, it can be concluded that basically there are two broad </w:t>
      </w:r>
      <w:proofErr w:type="gramStart"/>
      <w:r w:rsidR="00303D44">
        <w:rPr>
          <w:rFonts w:ascii="Times New Roman" w:hAnsi="Times New Roman" w:cs="Times New Roman"/>
          <w:sz w:val="24"/>
          <w:szCs w:val="24"/>
        </w:rPr>
        <w:t>category</w:t>
      </w:r>
      <w:proofErr w:type="gramEnd"/>
      <w:r w:rsidR="00303D44">
        <w:rPr>
          <w:rFonts w:ascii="Times New Roman" w:hAnsi="Times New Roman" w:cs="Times New Roman"/>
          <w:sz w:val="24"/>
          <w:szCs w:val="24"/>
        </w:rPr>
        <w:t xml:space="preserve"> of authentic materials for teaching writing, namely the printed materials and the web-based materials. The printed materials may in the form of printed magazines, printed newspaper, printed itinerary, invitation, letters, printed literary works such as collection of short stories, novels, poems, </w:t>
      </w:r>
      <w:r w:rsidR="00303D44">
        <w:rPr>
          <w:rFonts w:ascii="Times New Roman" w:hAnsi="Times New Roman" w:cs="Times New Roman"/>
          <w:sz w:val="24"/>
          <w:szCs w:val="24"/>
        </w:rPr>
        <w:lastRenderedPageBreak/>
        <w:t xml:space="preserve">and play, and other printed texts or documents. The second type of </w:t>
      </w:r>
      <w:r>
        <w:rPr>
          <w:rFonts w:ascii="Times New Roman" w:hAnsi="Times New Roman" w:cs="Times New Roman"/>
          <w:sz w:val="24"/>
          <w:szCs w:val="24"/>
        </w:rPr>
        <w:t xml:space="preserve">authentic materials is the digital one or the web-based materials, such as pictures, You Tube, movie clips, electronic books, novels, short stories, poems, and web-based application, like booksie.com, storybird.com, and many more. </w:t>
      </w:r>
    </w:p>
    <w:p w:rsidR="009D3557" w:rsidRDefault="00F80E2A" w:rsidP="00F80E2A">
      <w:pPr>
        <w:widowControl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9D3557" w:rsidRDefault="000B34AC" w:rsidP="00BE4938">
      <w:pPr>
        <w:widowControl w:val="0"/>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Supports for </w:t>
      </w:r>
      <w:r w:rsidR="009D3557" w:rsidRPr="009D3557">
        <w:rPr>
          <w:rFonts w:ascii="Times New Roman" w:hAnsi="Times New Roman" w:cs="Times New Roman"/>
          <w:b/>
          <w:sz w:val="24"/>
          <w:szCs w:val="24"/>
        </w:rPr>
        <w:t xml:space="preserve">Authentic Materials </w:t>
      </w:r>
    </w:p>
    <w:p w:rsidR="00417151" w:rsidRDefault="00417151" w:rsidP="000B34AC">
      <w:pPr>
        <w:widowControl w:val="0"/>
        <w:autoSpaceDE w:val="0"/>
        <w:autoSpaceDN w:val="0"/>
        <w:adjustRightInd w:val="0"/>
        <w:spacing w:after="0" w:line="240" w:lineRule="auto"/>
        <w:jc w:val="both"/>
        <w:rPr>
          <w:rFonts w:ascii="Times New Roman" w:hAnsi="Times New Roman" w:cs="Times New Roman"/>
          <w:b/>
          <w:sz w:val="24"/>
          <w:szCs w:val="24"/>
          <w:lang w:val="id-ID"/>
        </w:rPr>
      </w:pPr>
    </w:p>
    <w:p w:rsidR="000B34AC" w:rsidRDefault="009D3557" w:rsidP="000B34AC">
      <w:pPr>
        <w:widowControl w:val="0"/>
        <w:autoSpaceDE w:val="0"/>
        <w:autoSpaceDN w:val="0"/>
        <w:adjustRightInd w:val="0"/>
        <w:spacing w:after="0" w:line="240" w:lineRule="auto"/>
        <w:jc w:val="both"/>
        <w:rPr>
          <w:rFonts w:ascii="Times New Roman" w:hAnsi="Times New Roman" w:cs="Times New Roman"/>
          <w:sz w:val="24"/>
          <w:szCs w:val="24"/>
        </w:rPr>
      </w:pPr>
      <w:r w:rsidRPr="009D3557">
        <w:rPr>
          <w:rFonts w:ascii="Times New Roman" w:hAnsi="Times New Roman" w:cs="Times New Roman"/>
          <w:sz w:val="24"/>
          <w:szCs w:val="24"/>
        </w:rPr>
        <w:t xml:space="preserve">As authentic materials </w:t>
      </w:r>
      <w:r>
        <w:rPr>
          <w:rFonts w:ascii="Times New Roman" w:hAnsi="Times New Roman" w:cs="Times New Roman"/>
          <w:sz w:val="24"/>
          <w:szCs w:val="24"/>
        </w:rPr>
        <w:t xml:space="preserve">have gained its popularity in language teaching, there should be reasons why authentic materials are widely used in classroom context. </w:t>
      </w:r>
      <w:r w:rsidR="000B34AC">
        <w:rPr>
          <w:rFonts w:ascii="Times New Roman" w:hAnsi="Times New Roman" w:cs="Times New Roman"/>
          <w:sz w:val="24"/>
          <w:szCs w:val="24"/>
        </w:rPr>
        <w:t xml:space="preserve">Based on the </w:t>
      </w:r>
      <w:proofErr w:type="gramStart"/>
      <w:r w:rsidR="000B34AC">
        <w:rPr>
          <w:rFonts w:ascii="Times New Roman" w:hAnsi="Times New Roman" w:cs="Times New Roman"/>
          <w:sz w:val="24"/>
          <w:szCs w:val="24"/>
        </w:rPr>
        <w:t>review  of</w:t>
      </w:r>
      <w:proofErr w:type="gramEnd"/>
      <w:r w:rsidR="000B34AC">
        <w:rPr>
          <w:rFonts w:ascii="Times New Roman" w:hAnsi="Times New Roman" w:cs="Times New Roman"/>
          <w:sz w:val="24"/>
          <w:szCs w:val="24"/>
        </w:rPr>
        <w:t xml:space="preserve"> literature, there are several aspects preferred by writing teachers/lecturers on the use of  authentic materials.</w:t>
      </w:r>
      <w:r w:rsidR="00160E46">
        <w:rPr>
          <w:rFonts w:ascii="Times New Roman" w:hAnsi="Times New Roman" w:cs="Times New Roman"/>
          <w:sz w:val="24"/>
          <w:szCs w:val="24"/>
        </w:rPr>
        <w:t xml:space="preserve"> Among others</w:t>
      </w:r>
      <w:proofErr w:type="gramStart"/>
      <w:r w:rsidR="00160E46">
        <w:rPr>
          <w:rFonts w:ascii="Times New Roman" w:hAnsi="Times New Roman" w:cs="Times New Roman"/>
          <w:sz w:val="24"/>
          <w:szCs w:val="24"/>
        </w:rPr>
        <w:t>,  they</w:t>
      </w:r>
      <w:proofErr w:type="gramEnd"/>
      <w:r w:rsidR="00160E46">
        <w:rPr>
          <w:rFonts w:ascii="Times New Roman" w:hAnsi="Times New Roman" w:cs="Times New Roman"/>
          <w:sz w:val="24"/>
          <w:szCs w:val="24"/>
        </w:rPr>
        <w:t xml:space="preserve"> are real and motivating. </w:t>
      </w:r>
    </w:p>
    <w:p w:rsidR="00830778" w:rsidRDefault="00830778" w:rsidP="000B34AC">
      <w:pPr>
        <w:widowControl w:val="0"/>
        <w:autoSpaceDE w:val="0"/>
        <w:autoSpaceDN w:val="0"/>
        <w:adjustRightInd w:val="0"/>
        <w:spacing w:after="0" w:line="240" w:lineRule="auto"/>
        <w:jc w:val="both"/>
        <w:rPr>
          <w:rFonts w:ascii="Times New Roman" w:hAnsi="Times New Roman" w:cs="Times New Roman"/>
          <w:sz w:val="24"/>
          <w:szCs w:val="24"/>
        </w:rPr>
      </w:pPr>
    </w:p>
    <w:p w:rsidR="000B34AC" w:rsidRPr="000B34AC" w:rsidRDefault="000B34AC" w:rsidP="000B34AC">
      <w:pPr>
        <w:widowControl w:val="0"/>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Authenticity </w:t>
      </w:r>
    </w:p>
    <w:p w:rsidR="00830778" w:rsidRDefault="00830778" w:rsidP="00160E46">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uthentic means real and original which lead to a definition that authentic materials are </w:t>
      </w:r>
      <w:r w:rsidRPr="00830778">
        <w:rPr>
          <w:rFonts w:ascii="Times New Roman" w:hAnsi="Times New Roman" w:cs="Times New Roman"/>
          <w:sz w:val="24"/>
          <w:szCs w:val="24"/>
        </w:rPr>
        <w:t xml:space="preserve">those materials which are </w:t>
      </w:r>
      <w:proofErr w:type="gramStart"/>
      <w:r w:rsidRPr="00830778">
        <w:rPr>
          <w:rFonts w:ascii="Times New Roman" w:hAnsi="Times New Roman" w:cs="Times New Roman"/>
          <w:sz w:val="24"/>
          <w:szCs w:val="24"/>
        </w:rPr>
        <w:t>not  simplified</w:t>
      </w:r>
      <w:proofErr w:type="gramEnd"/>
      <w:r w:rsidRPr="00830778">
        <w:rPr>
          <w:rFonts w:ascii="Times New Roman" w:hAnsi="Times New Roman" w:cs="Times New Roman"/>
          <w:sz w:val="24"/>
          <w:szCs w:val="24"/>
        </w:rPr>
        <w:t xml:space="preserve"> and not specifically created for language teaching. </w:t>
      </w:r>
      <w:r w:rsidR="009448F0" w:rsidRPr="00830778">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3126/nelta.v11i1.3117", "ISSN" : "2091-0487", "abstract" : "Even though most teachers of English learn the importance of authentic materials in EFL classrooms, many of them do not use them in our situations for the reasons that preparation or selection of them could be time taking and diffi cult, and even when they use them sometimes, the teachers may be charged for bringing foreign culture in the classroom. This paper attempts to help those who are interested in using authentic materials in EFL classrooms by providing some useful ideas about what authentic material is, how it should be selected, how to use them in the classroom, and how to address the issue of cultural things contained in the materials. This paper argues that use of authentic materials, no doubt, contributes to enhance learning for which the teacher must be prepared to devote time and energy to look for appropriate type of material according to the age and interest of the students.", "author" : [ { "dropping-particle" : "", "family" : "Khaniya", "given" : "Tirth Raj", "non-dropping-particle" : "", "parse-names" : false, "suffix" : "" } ], "container-title" : "Journal of NELTA", "id" : "ITEM-1", "issued" : { "date-parts" : [ [ "2010" ] ] }, "title" : "Use of Authentic Materials in EFL Classrooms", "type" : "article-journal" }, "uris" : [ "http://www.mendeley.com/documents/?uuid=be7edf89-1b2a-43bb-b084-0e465c7c9b16", "http://www.mendeley.com/documents/?uuid=ae735d18-1e96-49df-b261-73b152754189" ] } ], "mendeley" : { "formattedCitation" : "(Khaniya, 2010)", "manualFormatting" : "Khaniya ( 2010:18)", "plainTextFormattedCitation" : "(Khaniya, 2010)", "previouslyFormattedCitation" : "[21]" }, "properties" : { "noteIndex" : 0 }, "schema" : "https://github.com/citation-style-language/schema/raw/master/csl-citation.json" }</w:instrText>
      </w:r>
      <w:r w:rsidR="009448F0" w:rsidRPr="00830778">
        <w:rPr>
          <w:rFonts w:ascii="Times New Roman" w:hAnsi="Times New Roman" w:cs="Times New Roman"/>
          <w:sz w:val="24"/>
          <w:szCs w:val="24"/>
        </w:rPr>
        <w:fldChar w:fldCharType="separate"/>
      </w:r>
      <w:r w:rsidRPr="00830778">
        <w:rPr>
          <w:rFonts w:ascii="Times New Roman" w:hAnsi="Times New Roman" w:cs="Times New Roman"/>
          <w:noProof/>
          <w:sz w:val="24"/>
          <w:szCs w:val="24"/>
        </w:rPr>
        <w:t>Khaniya ( 2010</w:t>
      </w:r>
      <w:r w:rsidR="00246550">
        <w:rPr>
          <w:rFonts w:ascii="Times New Roman" w:hAnsi="Times New Roman" w:cs="Times New Roman"/>
          <w:noProof/>
          <w:sz w:val="24"/>
          <w:szCs w:val="24"/>
        </w:rPr>
        <w:t>:18</w:t>
      </w:r>
      <w:r w:rsidRPr="00830778">
        <w:rPr>
          <w:rFonts w:ascii="Times New Roman" w:hAnsi="Times New Roman" w:cs="Times New Roman"/>
          <w:noProof/>
          <w:sz w:val="24"/>
          <w:szCs w:val="24"/>
        </w:rPr>
        <w:t>)</w:t>
      </w:r>
      <w:r w:rsidR="009448F0" w:rsidRPr="00830778">
        <w:rPr>
          <w:rFonts w:ascii="Times New Roman" w:hAnsi="Times New Roman" w:cs="Times New Roman"/>
          <w:sz w:val="24"/>
          <w:szCs w:val="24"/>
        </w:rPr>
        <w:fldChar w:fldCharType="end"/>
      </w:r>
      <w:r>
        <w:rPr>
          <w:rFonts w:ascii="Times New Roman" w:hAnsi="Times New Roman" w:cs="Times New Roman"/>
          <w:sz w:val="24"/>
          <w:szCs w:val="24"/>
        </w:rPr>
        <w:t xml:space="preserve"> define authentic materials as </w:t>
      </w:r>
      <w:proofErr w:type="gramStart"/>
      <w:r>
        <w:rPr>
          <w:rFonts w:ascii="Times New Roman" w:hAnsi="Times New Roman" w:cs="Times New Roman"/>
          <w:sz w:val="24"/>
          <w:szCs w:val="24"/>
        </w:rPr>
        <w:t>“</w:t>
      </w:r>
      <w:r w:rsidRPr="00830778">
        <w:rPr>
          <w:rFonts w:ascii="Times New Roman" w:hAnsi="Times New Roman" w:cs="Times New Roman"/>
          <w:sz w:val="24"/>
          <w:szCs w:val="24"/>
        </w:rPr>
        <w:t xml:space="preserve"> the</w:t>
      </w:r>
      <w:proofErr w:type="gramEnd"/>
      <w:r w:rsidRPr="00830778">
        <w:rPr>
          <w:rFonts w:ascii="Times New Roman" w:hAnsi="Times New Roman" w:cs="Times New Roman"/>
          <w:sz w:val="24"/>
          <w:szCs w:val="24"/>
        </w:rPr>
        <w:t xml:space="preserve"> degree of  congruence between the language of a learning  material and the features of target language use</w:t>
      </w:r>
      <w:r>
        <w:rPr>
          <w:rFonts w:ascii="Times New Roman" w:hAnsi="Times New Roman" w:cs="Times New Roman"/>
          <w:sz w:val="24"/>
          <w:szCs w:val="24"/>
        </w:rPr>
        <w:t>”.</w:t>
      </w:r>
      <w:r w:rsidR="00246550">
        <w:rPr>
          <w:rFonts w:ascii="Times New Roman" w:hAnsi="Times New Roman" w:cs="Times New Roman"/>
          <w:sz w:val="24"/>
          <w:szCs w:val="24"/>
        </w:rPr>
        <w:t xml:space="preserve"> He further states that without the presentation of authentic materials in the classroom, it is difficult to predict how the </w:t>
      </w:r>
      <w:proofErr w:type="gramStart"/>
      <w:r w:rsidR="00246550">
        <w:rPr>
          <w:rFonts w:ascii="Times New Roman" w:hAnsi="Times New Roman" w:cs="Times New Roman"/>
          <w:sz w:val="24"/>
          <w:szCs w:val="24"/>
        </w:rPr>
        <w:t>students performs</w:t>
      </w:r>
      <w:proofErr w:type="gramEnd"/>
      <w:r w:rsidR="00246550">
        <w:rPr>
          <w:rFonts w:ascii="Times New Roman" w:hAnsi="Times New Roman" w:cs="Times New Roman"/>
          <w:sz w:val="24"/>
          <w:szCs w:val="24"/>
        </w:rPr>
        <w:t xml:space="preserve"> the language they learn in the classroom to the actual life outside the classroom. </w:t>
      </w:r>
      <w:r>
        <w:rPr>
          <w:rFonts w:ascii="Times New Roman" w:hAnsi="Times New Roman" w:cs="Times New Roman"/>
          <w:sz w:val="24"/>
          <w:szCs w:val="24"/>
        </w:rPr>
        <w:t xml:space="preserve"> </w:t>
      </w:r>
    </w:p>
    <w:p w:rsidR="00417151" w:rsidRDefault="00417151" w:rsidP="00246550">
      <w:pPr>
        <w:autoSpaceDE w:val="0"/>
        <w:autoSpaceDN w:val="0"/>
        <w:adjustRightInd w:val="0"/>
        <w:spacing w:after="0" w:line="240" w:lineRule="auto"/>
        <w:jc w:val="both"/>
        <w:rPr>
          <w:rFonts w:ascii="Times New Roman" w:hAnsi="Times New Roman" w:cs="Times New Roman"/>
          <w:sz w:val="24"/>
          <w:szCs w:val="24"/>
          <w:lang w:val="id-ID"/>
        </w:rPr>
      </w:pPr>
    </w:p>
    <w:p w:rsidR="00305809" w:rsidRPr="00830778" w:rsidRDefault="00305809" w:rsidP="0024655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the research conducted b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111/j.1540-4781.2007.00507.x", "ISSN" : "00267902", "abstract" : "The opinions of second language learning (L2) theorists and researchers are divided over whether to use authentic or simplified reading texts as the means of input for beginning-and intermediate-level L2 learners. Advocates of both approaches cite the use of linguistic features, syntax, and discourse structures as important elements in support of their arguments, but there has been no conclusive study that measures these differences and their implications for L2 learning. The purpose of this article is to provide an exploratory study that fills this gap. Using the computational tool Coh-Metrix, this study investigates the differences between the linguistic structures of sampled simplified texts and those of authentic reading texts in order to provide a better understanding of the linguistic features that comprise these text types. The findings demonstrate that these texts differ significantly, but not always in the manner supposed by the authors of relevant scholarship. This research is meant to enable material developers, publishers, and classroom teachers to judge more accurately the value of both authentic and simplified texts. AS SUGGESTED BY DAY AND BAMFORD (1998), there is currently a divide within the field of second language (L2) materials development over the use of authentic reading texts versus the use of simplified reading texts as the means of language input for beginning and intermediate L2 learners. The present popular trend, which has lasted for over 20 years, has favored the use of authentic texts for all levels of L2 learners (e.g., Bacon &amp; Finnemann, 1990; Swaffar, 1985; Tomlin-son, Bao, Masuhara, &amp; Rubdy, 2001). Despite this trend, the majority of L2 learning texts at the be-ginning and intermediate levels still depend on simplified input, and many material writers and L2 specialists continue to emphasize the practi-The Modern Language Journal, 91, i, (2007) 0026-7902/07/15\u201330 $1.50/0", "author" : [ { "dropping-particle" : "", "family" : "Crossley", "given" : "Scotta A.", "non-dropping-particle" : "", "parse-names" : false, "suffix" : "" }, { "dropping-particle" : "", "family" : "Louwerse", "given" : "Maxm M.", "non-dropping-particle" : "", "parse-names" : false, "suffix" : "" }, { "dropping-particle" : "", "family" : "McCarthy", "given" : "Phillip M.", "non-dropping-particle" : "", "parse-names" : false, "suffix" : "" }, { "dropping-particle" : "", "family" : "McNamara", "given" : "Danielle", "non-dropping-particle" : "", "parse-names" : false, "suffix" : "" } ], "container-title" : "Modern Language Journal", "id" : "ITEM-1", "issued" : { "date-parts" : [ [ "2007" ] ] }, "title" : "A linguistic analysis of simplified and authentic texts", "type" : "article-journal" }, "uris" : [ "http://www.mendeley.com/documents/?uuid=65d5bd35-0f30-469f-88a4-1e41258b121d", "http://www.mendeley.com/documents/?uuid=626e2ced-086a-4796-9f5e-51c52545b56a" ] } ], "mendeley" : { "formattedCitation" : "(Crossley et al., 2007)", "manualFormatting" : "Crossley et al ( 2007)", "plainTextFormattedCitation" : "(Crossley et al., 2007)", "previouslyFormattedCitation" : "[14]" }, "properties" : { "noteIndex" : 0 }, "schema" : "https://github.com/citation-style-language/schema/raw/master/csl-citation.json" }</w:instrText>
      </w:r>
      <w:r w:rsidR="009448F0">
        <w:rPr>
          <w:rFonts w:ascii="Times New Roman" w:hAnsi="Times New Roman" w:cs="Times New Roman"/>
          <w:sz w:val="24"/>
          <w:szCs w:val="24"/>
        </w:rPr>
        <w:fldChar w:fldCharType="separate"/>
      </w:r>
      <w:r>
        <w:rPr>
          <w:rFonts w:ascii="Times New Roman" w:hAnsi="Times New Roman" w:cs="Times New Roman"/>
          <w:noProof/>
          <w:sz w:val="24"/>
          <w:szCs w:val="24"/>
        </w:rPr>
        <w:t>Crossley et al (</w:t>
      </w:r>
      <w:r w:rsidRPr="00305809">
        <w:rPr>
          <w:rFonts w:ascii="Times New Roman" w:hAnsi="Times New Roman" w:cs="Times New Roman"/>
          <w:noProof/>
          <w:sz w:val="24"/>
          <w:szCs w:val="24"/>
        </w:rPr>
        <w:t xml:space="preserve"> 2007)</w:t>
      </w:r>
      <w:r w:rsidR="009448F0">
        <w:rPr>
          <w:rFonts w:ascii="Times New Roman" w:hAnsi="Times New Roman" w:cs="Times New Roman"/>
          <w:sz w:val="24"/>
          <w:szCs w:val="24"/>
        </w:rPr>
        <w:fldChar w:fldCharType="end"/>
      </w:r>
      <w:r>
        <w:rPr>
          <w:rFonts w:ascii="Times New Roman" w:hAnsi="Times New Roman" w:cs="Times New Roman"/>
          <w:sz w:val="24"/>
          <w:szCs w:val="24"/>
        </w:rPr>
        <w:t xml:space="preserve"> the naturalness of authentic materials lay in the syntactical complexity and low-frequency words used in the texts. With sufficient </w:t>
      </w:r>
      <w:r w:rsidR="00C75D77">
        <w:rPr>
          <w:rFonts w:ascii="Times New Roman" w:hAnsi="Times New Roman" w:cs="Times New Roman"/>
          <w:sz w:val="24"/>
          <w:szCs w:val="24"/>
        </w:rPr>
        <w:t>practice given to the students, authentic materials can give more benefits for language learners as compared to the simplified/artificial materials.</w:t>
      </w:r>
      <w:r w:rsidR="00A94568">
        <w:rPr>
          <w:rFonts w:ascii="Times New Roman" w:hAnsi="Times New Roman" w:cs="Times New Roman"/>
          <w:sz w:val="24"/>
          <w:szCs w:val="24"/>
        </w:rPr>
        <w:t xml:space="preserve"> Similarl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017/s0261444811000528", "ISSN" : "0261-4448", "abstract" : "This article reviews the literature on the relatively new field of materials development for language learning and teaching. It reports the origins and development of the field and then reviews the literature on the evaluation, adaptation, production and exploitation of learning materials. It also reviews the literature, first, on a number of controversial issues in the field, next, on electronic delivery of materials and, third, on research in materials development. It identifies gaps in the literature and makes proposals for future progress in materials development and in the research within the field. Much of the literature focuses on materials for learning English but the same principles apply to materials for learning any L2, as has been acknowledged by some of the authors whose publications focus on materials for learning other languages.", "author" : [ { "dropping-particle" : "", "family" : "Tomlinson", "given" : "Brian", "non-dropping-particle" : "", "parse-names" : false, "suffix" : "" } ], "container-title" : "Language Teaching", "id" : "ITEM-1", "issued" : { "date-parts" : [ [ "2012" ] ] }, "title" : "Materials development for language learning and teaching", "type" : "article-journal" }, "uris" : [ "http://www.mendeley.com/documents/?uuid=66a38f14-9f76-468e-b6f1-3c4b56c83c5e" ] } ], "mendeley" : { "formattedCitation" : "(Tomlinson, 2012)", "manualFormatting" : "Tomlinson        ( 2012)", "plainTextFormattedCitation" : "(Tomlinson, 2012)", "previouslyFormattedCitation" : "[8]"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A94568">
        <w:rPr>
          <w:rFonts w:ascii="Times New Roman" w:hAnsi="Times New Roman" w:cs="Times New Roman"/>
          <w:noProof/>
          <w:sz w:val="24"/>
          <w:szCs w:val="24"/>
        </w:rPr>
        <w:t>Tomlinson        (</w:t>
      </w:r>
      <w:r w:rsidR="00A94568" w:rsidRPr="00A94568">
        <w:rPr>
          <w:rFonts w:ascii="Times New Roman" w:hAnsi="Times New Roman" w:cs="Times New Roman"/>
          <w:noProof/>
          <w:sz w:val="24"/>
          <w:szCs w:val="24"/>
        </w:rPr>
        <w:t xml:space="preserve"> 2012)</w:t>
      </w:r>
      <w:r w:rsidR="009448F0">
        <w:rPr>
          <w:rFonts w:ascii="Times New Roman" w:hAnsi="Times New Roman" w:cs="Times New Roman"/>
          <w:sz w:val="24"/>
          <w:szCs w:val="24"/>
        </w:rPr>
        <w:fldChar w:fldCharType="end"/>
      </w:r>
      <w:r w:rsidR="00A94568">
        <w:rPr>
          <w:rFonts w:ascii="Times New Roman" w:hAnsi="Times New Roman" w:cs="Times New Roman"/>
          <w:sz w:val="24"/>
          <w:szCs w:val="24"/>
        </w:rPr>
        <w:t xml:space="preserve"> </w:t>
      </w:r>
      <w:r w:rsidR="003C32EE">
        <w:rPr>
          <w:rFonts w:ascii="Times New Roman" w:hAnsi="Times New Roman" w:cs="Times New Roman"/>
          <w:sz w:val="24"/>
          <w:szCs w:val="24"/>
        </w:rPr>
        <w:t xml:space="preserve">gives the characteristics of ideal materials for English Language Teaching (ELT). Among others, ELT materials should contain authentic use of the language which </w:t>
      </w:r>
      <w:proofErr w:type="gramStart"/>
      <w:r w:rsidR="003C32EE">
        <w:rPr>
          <w:rFonts w:ascii="Times New Roman" w:hAnsi="Times New Roman" w:cs="Times New Roman"/>
          <w:sz w:val="24"/>
          <w:szCs w:val="24"/>
        </w:rPr>
        <w:t>have</w:t>
      </w:r>
      <w:proofErr w:type="gramEnd"/>
      <w:r w:rsidR="003C32EE">
        <w:rPr>
          <w:rFonts w:ascii="Times New Roman" w:hAnsi="Times New Roman" w:cs="Times New Roman"/>
          <w:sz w:val="24"/>
          <w:szCs w:val="24"/>
        </w:rPr>
        <w:t xml:space="preserve"> </w:t>
      </w:r>
      <w:r w:rsidR="00DA05FB">
        <w:rPr>
          <w:rFonts w:ascii="Times New Roman" w:hAnsi="Times New Roman" w:cs="Times New Roman"/>
          <w:sz w:val="24"/>
          <w:szCs w:val="24"/>
        </w:rPr>
        <w:t>a</w:t>
      </w:r>
      <w:r w:rsidR="003C32EE">
        <w:rPr>
          <w:rFonts w:ascii="Times New Roman" w:hAnsi="Times New Roman" w:cs="Times New Roman"/>
          <w:sz w:val="24"/>
          <w:szCs w:val="24"/>
        </w:rPr>
        <w:t>uthentic input</w:t>
      </w:r>
      <w:r w:rsidR="00DA05FB" w:rsidRPr="00DA05FB">
        <w:rPr>
          <w:rFonts w:ascii="Times New Roman" w:hAnsi="Times New Roman" w:cs="Times New Roman"/>
          <w:sz w:val="24"/>
          <w:szCs w:val="24"/>
        </w:rPr>
        <w:t xml:space="preserve"> </w:t>
      </w:r>
      <w:r w:rsidR="00DA05FB">
        <w:rPr>
          <w:rFonts w:ascii="Times New Roman" w:hAnsi="Times New Roman" w:cs="Times New Roman"/>
          <w:sz w:val="24"/>
          <w:szCs w:val="24"/>
        </w:rPr>
        <w:t>features</w:t>
      </w:r>
      <w:r w:rsidR="003C32EE">
        <w:rPr>
          <w:rFonts w:ascii="Times New Roman" w:hAnsi="Times New Roman" w:cs="Times New Roman"/>
          <w:sz w:val="24"/>
          <w:szCs w:val="24"/>
        </w:rPr>
        <w:t>.</w:t>
      </w:r>
      <w:r w:rsidR="00B0069B">
        <w:rPr>
          <w:rFonts w:ascii="Times New Roman" w:hAnsi="Times New Roman" w:cs="Times New Roman"/>
          <w:sz w:val="24"/>
          <w:szCs w:val="24"/>
        </w:rPr>
        <w:t xml:space="preserve">  He argues that using authentic materials help the students to acquire the language effectively. Therefore, he believes that simplifying the authentic </w:t>
      </w:r>
      <w:proofErr w:type="gramStart"/>
      <w:r w:rsidR="00B0069B">
        <w:rPr>
          <w:rFonts w:ascii="Times New Roman" w:hAnsi="Times New Roman" w:cs="Times New Roman"/>
          <w:sz w:val="24"/>
          <w:szCs w:val="24"/>
        </w:rPr>
        <w:t>texts  for</w:t>
      </w:r>
      <w:proofErr w:type="gramEnd"/>
      <w:r w:rsidR="00B0069B">
        <w:rPr>
          <w:rFonts w:ascii="Times New Roman" w:hAnsi="Times New Roman" w:cs="Times New Roman"/>
          <w:sz w:val="24"/>
          <w:szCs w:val="24"/>
        </w:rPr>
        <w:t xml:space="preserve"> learning purposes is not necessary. </w:t>
      </w:r>
    </w:p>
    <w:p w:rsidR="000B34AC" w:rsidRDefault="000B34AC" w:rsidP="000B34AC">
      <w:pPr>
        <w:widowControl w:val="0"/>
        <w:autoSpaceDE w:val="0"/>
        <w:autoSpaceDN w:val="0"/>
        <w:adjustRightInd w:val="0"/>
        <w:spacing w:after="0" w:line="240" w:lineRule="auto"/>
        <w:jc w:val="both"/>
        <w:rPr>
          <w:rFonts w:ascii="Times New Roman" w:hAnsi="Times New Roman" w:cs="Times New Roman"/>
          <w:sz w:val="24"/>
          <w:szCs w:val="24"/>
        </w:rPr>
      </w:pPr>
    </w:p>
    <w:p w:rsidR="000B34AC" w:rsidRDefault="000B34AC" w:rsidP="000B34AC">
      <w:pPr>
        <w:widowControl w:val="0"/>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Motivating</w:t>
      </w:r>
    </w:p>
    <w:p w:rsidR="000B34AC" w:rsidRDefault="000B34AC" w:rsidP="0041715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uthentic materials are said to be interesting and motivating if used in the classroom. It is like bringing the real </w:t>
      </w:r>
      <w:proofErr w:type="gramStart"/>
      <w:r>
        <w:rPr>
          <w:rFonts w:ascii="Times New Roman" w:hAnsi="Times New Roman" w:cs="Times New Roman"/>
          <w:sz w:val="24"/>
          <w:szCs w:val="24"/>
        </w:rPr>
        <w:t>world  into</w:t>
      </w:r>
      <w:proofErr w:type="gramEnd"/>
      <w:r>
        <w:rPr>
          <w:rFonts w:ascii="Times New Roman" w:hAnsi="Times New Roman" w:cs="Times New Roman"/>
          <w:sz w:val="24"/>
          <w:szCs w:val="24"/>
        </w:rPr>
        <w:t xml:space="preserve"> the classroom.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abstract" : "The use of authentic materials is a major preoccupation in English language teaching (ELT). Teachers often try to ensure their students use authentic materials; publishers proclaim proudly that their materials are authentic. The assumption, of course, is that authentic materials are to be preferred over other types of materials. The purpose of this article is to explore the use of authentic materials in ELT. I begin with a brief discussion of the origins of our field\u2019s present preoccupation with such materials. This is followed by an examination of the reasons why authentic materials are preferred. I then discuss the problems with using authentic materials, and suggest that \u2018appropriateness\u2019 should be the primary consideration.", "author" : [ { "dropping-particle" : "", "family" : "Day", "given" : "Richard R", "non-dropping-particle" : "", "parse-names" : false, "suffix" : "" } ], "container-title" : "Spring", "id" : "ITEM-1", "issue" : "1", "issued" : { "date-parts" : [ [ "2004" ] ] }, "page" : "101-114", "title" : "A Critical Look at Authentic Materials \u2217", "type" : "article-journal", "volume" : "1" }, "uris" : [ "http://www.mendeley.com/documents/?uuid=5bb06c1d-8a62-4b84-96cf-f139b64332e1", "http://www.mendeley.com/documents/?uuid=776fa1dc-f5fc-4d09-be6e-b72ace0f18fa" ] } ], "mendeley" : { "formattedCitation" : "(Day, 2004)", "manualFormatting" : "Day (2004)", "plainTextFormattedCitation" : "(Day, 2004)", "previouslyFormattedCitation" : "[22]" }, "properties" : { "noteIndex" : 0 }, "schema" : "https://github.com/citation-style-language/schema/raw/master/csl-citation.json" }</w:instrText>
      </w:r>
      <w:r w:rsidR="009448F0">
        <w:rPr>
          <w:rFonts w:ascii="Times New Roman" w:hAnsi="Times New Roman" w:cs="Times New Roman"/>
          <w:sz w:val="24"/>
          <w:szCs w:val="24"/>
        </w:rPr>
        <w:fldChar w:fldCharType="separate"/>
      </w:r>
      <w:r>
        <w:rPr>
          <w:rFonts w:ascii="Times New Roman" w:hAnsi="Times New Roman" w:cs="Times New Roman"/>
          <w:noProof/>
          <w:sz w:val="24"/>
          <w:szCs w:val="24"/>
        </w:rPr>
        <w:t>Day (</w:t>
      </w:r>
      <w:r w:rsidR="009D3557" w:rsidRPr="009D3557">
        <w:rPr>
          <w:rFonts w:ascii="Times New Roman" w:hAnsi="Times New Roman" w:cs="Times New Roman"/>
          <w:noProof/>
          <w:sz w:val="24"/>
          <w:szCs w:val="24"/>
        </w:rPr>
        <w:t>2004)</w:t>
      </w:r>
      <w:r w:rsidR="009448F0">
        <w:rPr>
          <w:rFonts w:ascii="Times New Roman" w:hAnsi="Times New Roman" w:cs="Times New Roman"/>
          <w:sz w:val="24"/>
          <w:szCs w:val="24"/>
        </w:rPr>
        <w:fldChar w:fldCharType="end"/>
      </w:r>
      <w:r>
        <w:rPr>
          <w:rFonts w:ascii="Times New Roman" w:hAnsi="Times New Roman" w:cs="Times New Roman"/>
          <w:sz w:val="24"/>
          <w:szCs w:val="24"/>
        </w:rPr>
        <w:t xml:space="preserve"> calls this the ‘affect’ reason.   </w:t>
      </w:r>
      <w:r w:rsidR="009D3557">
        <w:rPr>
          <w:rFonts w:ascii="Times New Roman" w:hAnsi="Times New Roman" w:cs="Times New Roman"/>
          <w:sz w:val="24"/>
          <w:szCs w:val="24"/>
        </w:rPr>
        <w:t xml:space="preserve"> Teachers/lecturers and researchers who have used authentic materials often claim that authentic materials are engaging, motivating and interesting. The second </w:t>
      </w:r>
      <w:r w:rsidR="00205D1D">
        <w:rPr>
          <w:rFonts w:ascii="Times New Roman" w:hAnsi="Times New Roman" w:cs="Times New Roman"/>
          <w:sz w:val="24"/>
          <w:szCs w:val="24"/>
        </w:rPr>
        <w:t xml:space="preserve">common </w:t>
      </w:r>
      <w:r w:rsidR="009D3557">
        <w:rPr>
          <w:rFonts w:ascii="Times New Roman" w:hAnsi="Times New Roman" w:cs="Times New Roman"/>
          <w:sz w:val="24"/>
          <w:szCs w:val="24"/>
        </w:rPr>
        <w:t xml:space="preserve">reason is </w:t>
      </w:r>
      <w:r w:rsidR="00205D1D">
        <w:rPr>
          <w:rFonts w:ascii="Times New Roman" w:hAnsi="Times New Roman" w:cs="Times New Roman"/>
          <w:sz w:val="24"/>
          <w:szCs w:val="24"/>
        </w:rPr>
        <w:t xml:space="preserve">authentic </w:t>
      </w:r>
      <w:proofErr w:type="gramStart"/>
      <w:r w:rsidR="00205D1D">
        <w:rPr>
          <w:rFonts w:ascii="Times New Roman" w:hAnsi="Times New Roman" w:cs="Times New Roman"/>
          <w:sz w:val="24"/>
          <w:szCs w:val="24"/>
        </w:rPr>
        <w:t>materials  prepare</w:t>
      </w:r>
      <w:proofErr w:type="gramEnd"/>
      <w:r w:rsidR="00205D1D">
        <w:rPr>
          <w:rFonts w:ascii="Times New Roman" w:hAnsi="Times New Roman" w:cs="Times New Roman"/>
          <w:sz w:val="24"/>
          <w:szCs w:val="24"/>
        </w:rPr>
        <w:t xml:space="preserve"> students  to face the r</w:t>
      </w:r>
      <w:r w:rsidR="002C14C4">
        <w:rPr>
          <w:rFonts w:ascii="Times New Roman" w:hAnsi="Times New Roman" w:cs="Times New Roman"/>
          <w:sz w:val="24"/>
          <w:szCs w:val="24"/>
        </w:rPr>
        <w:t>eal world outside the classroom</w:t>
      </w:r>
      <w:r w:rsidR="00011E21">
        <w:rPr>
          <w:rFonts w:ascii="Times New Roman" w:hAnsi="Times New Roman" w:cs="Times New Roman"/>
          <w:sz w:val="24"/>
          <w:szCs w:val="24"/>
        </w:rPr>
        <w:t>.</w:t>
      </w:r>
      <w:r w:rsidR="002C14C4">
        <w:rPr>
          <w:rFonts w:ascii="Times New Roman" w:hAnsi="Times New Roman" w:cs="Times New Roman"/>
          <w:sz w:val="24"/>
          <w:szCs w:val="24"/>
        </w:rPr>
        <w:t xml:space="preserve"> It is motivating for the students because it provides real language, real culture and a variety of genre used by the professional communit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ISBN" : "1989-0796, 1989-0796", "abstract" : "Authentic materials are especially important for ESP trainees, since they reproduce an immersion environment and provide a realistic context for tasks that relate to learners' needs. Realia and authentic materials increase learners' motivation but are difficult to adapt to the learner's level of language, especially at the beginning level. It is also important to note that preparing such materials can be very time-consuming. Nowadays, authentic materials must be constantly updated, as they are more and more frequently on demand in ESP or EAP classes. A review of the different opinions of experienced authors and their arguments for and against the use of realia and authentic materials in the ESP classroom is offered in this article. A bibliography is included.", "author" : [ { "dropping-particle" : "", "family" : "Benavent", "given" : "Gabriela Torregrosa", "non-dropping-particle" : "", "parse-names" : false, "suffix" : "" }, { "dropping-particle" : "", "family" : "Penamaria", "given" : "Sonsoles Sanchez-Reyes", "non-dropping-particle" : "", "parse-names" : false, "suffix" : "" } ], "container-title" : "Encuentro: Revista de investigaci\u00f3n e innovaci\u00f3n en la clase de idiomas", "id" : "ITEM-1", "issued" : { "date-parts" : [ [ "2011" ] ] }, "title" : "Use of Authentic Materials in the ESP Classroom", "type" : "article-journal" }, "uris" : [ "http://www.mendeley.com/documents/?uuid=574baad1-040a-422c-b197-3acf3b7e312e" ] } ], "mendeley" : { "formattedCitation" : "(Benavent &amp; Penamaria, 2011)", "plainTextFormattedCitation" : "(Benavent &amp; Penamaria, 2011)", "previouslyFormattedCitation" : "[20]"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Benavent &amp; Penamaria, 2011)</w:t>
      </w:r>
      <w:r w:rsidR="009448F0">
        <w:rPr>
          <w:rFonts w:ascii="Times New Roman" w:hAnsi="Times New Roman" w:cs="Times New Roman"/>
          <w:sz w:val="24"/>
          <w:szCs w:val="24"/>
        </w:rPr>
        <w:fldChar w:fldCharType="end"/>
      </w:r>
      <w:r w:rsidR="002C14C4">
        <w:rPr>
          <w:rFonts w:ascii="Times New Roman" w:hAnsi="Times New Roman" w:cs="Times New Roman"/>
          <w:sz w:val="24"/>
          <w:szCs w:val="24"/>
        </w:rPr>
        <w:t>.</w:t>
      </w:r>
      <w:r w:rsidR="005E42EA">
        <w:rPr>
          <w:rFonts w:ascii="Times New Roman" w:hAnsi="Times New Roman" w:cs="Times New Roman"/>
          <w:sz w:val="24"/>
          <w:szCs w:val="24"/>
        </w:rPr>
        <w:t xml:space="preserve"> </w:t>
      </w:r>
    </w:p>
    <w:p w:rsidR="00417151" w:rsidRDefault="00417151" w:rsidP="000B34AC">
      <w:pPr>
        <w:widowControl w:val="0"/>
        <w:autoSpaceDE w:val="0"/>
        <w:autoSpaceDN w:val="0"/>
        <w:adjustRightInd w:val="0"/>
        <w:spacing w:after="0" w:line="240" w:lineRule="auto"/>
        <w:jc w:val="both"/>
        <w:rPr>
          <w:rFonts w:ascii="Times New Roman" w:hAnsi="Times New Roman" w:cs="Times New Roman"/>
          <w:sz w:val="24"/>
          <w:szCs w:val="24"/>
          <w:lang w:val="id-ID"/>
        </w:rPr>
      </w:pPr>
    </w:p>
    <w:p w:rsidR="000B34AC" w:rsidRDefault="00C35A71" w:rsidP="000B34AC">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or foreign language learners, the use of authentic materials for learning a target language is indeed motivating. With the lack of exposure to the target language, the use of authentic materials </w:t>
      </w:r>
      <w:proofErr w:type="gramStart"/>
      <w:r>
        <w:rPr>
          <w:rFonts w:ascii="Times New Roman" w:hAnsi="Times New Roman" w:cs="Times New Roman"/>
          <w:sz w:val="24"/>
          <w:szCs w:val="24"/>
        </w:rPr>
        <w:t>minimizes  the</w:t>
      </w:r>
      <w:proofErr w:type="gramEnd"/>
      <w:r>
        <w:rPr>
          <w:rFonts w:ascii="Times New Roman" w:hAnsi="Times New Roman" w:cs="Times New Roman"/>
          <w:sz w:val="24"/>
          <w:szCs w:val="24"/>
        </w:rPr>
        <w:t xml:space="preserve"> bridge between the artificial world (what they learn in the classroom) and the real world (what they find outside the classroom). One of the </w:t>
      </w:r>
      <w:proofErr w:type="gramStart"/>
      <w:r>
        <w:rPr>
          <w:rFonts w:ascii="Times New Roman" w:hAnsi="Times New Roman" w:cs="Times New Roman"/>
          <w:sz w:val="24"/>
          <w:szCs w:val="24"/>
        </w:rPr>
        <w:t>example</w:t>
      </w:r>
      <w:proofErr w:type="gramEnd"/>
      <w:r>
        <w:rPr>
          <w:rFonts w:ascii="Times New Roman" w:hAnsi="Times New Roman" w:cs="Times New Roman"/>
          <w:sz w:val="24"/>
          <w:szCs w:val="24"/>
        </w:rPr>
        <w:t xml:space="preserve"> of authentic materials that can be used for language teaching is the use of short stories. The use of short stories in the language classroom is like killing </w:t>
      </w:r>
      <w:r w:rsidR="004F3F07">
        <w:rPr>
          <w:rFonts w:ascii="Times New Roman" w:hAnsi="Times New Roman" w:cs="Times New Roman"/>
          <w:sz w:val="24"/>
          <w:szCs w:val="24"/>
        </w:rPr>
        <w:t>two birds</w:t>
      </w:r>
      <w:r>
        <w:rPr>
          <w:rFonts w:ascii="Times New Roman" w:hAnsi="Times New Roman" w:cs="Times New Roman"/>
          <w:sz w:val="24"/>
          <w:szCs w:val="24"/>
        </w:rPr>
        <w:t xml:space="preserve"> with one stone, in the sense that short stories can be used to teach all four skills at the same time, listening, reading, speaking and writing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ISSN" : "1738-1460, 1738-1460", "abstract" : "have integrated literature in the curricula have realized that literature adds a new dimension to the teaching of EFL. Short stories, for example, help students to learn the four skills\u2014listening, speaking, reading and writing-- more effectively because of the motivational benefit embedded in the stories. In addition, with short stories, instructors can teach literary, cultural, and higher-order thinking benefits. However, before novice instructors attempt to use short stories in their EFL classes, they should understand the benefits of short stories and plan classes that meet the needs of their students.", "author" : [ { "dropping-particle" : "", "family" : "Erkaya", "given" : "Odilea Rocha", "non-dropping-particle" : "", "parse-names" : false, "suffix" : "" } ], "container-title" : "Asian EFL journal", "id" : "ITEM-1", "issued" : { "date-parts" : [ [ "2005" ] ] }, "title" : "Benefits of using short stories in the EFL context", "type" : "article-journal" }, "uris" : [ "http://www.mendeley.com/documents/?uuid=7e515329-88f6-4a24-b4c9-579a0433198c" ] } ], "mendeley" : { "formattedCitation" : "(Erkaya, 2005)", "plainTextFormattedCitation" : "(Erkaya, 2005)", "previouslyFormattedCitation" : "[23]"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Erkaya, 2005)</w:t>
      </w:r>
      <w:r w:rsidR="009448F0">
        <w:rPr>
          <w:rFonts w:ascii="Times New Roman" w:hAnsi="Times New Roman" w:cs="Times New Roman"/>
          <w:sz w:val="24"/>
          <w:szCs w:val="24"/>
        </w:rPr>
        <w:fldChar w:fldCharType="end"/>
      </w:r>
      <w:r>
        <w:rPr>
          <w:rFonts w:ascii="Times New Roman" w:hAnsi="Times New Roman" w:cs="Times New Roman"/>
          <w:sz w:val="24"/>
          <w:szCs w:val="24"/>
        </w:rPr>
        <w:t>. The use of short stories,</w:t>
      </w:r>
      <w:r w:rsidR="004F3F07">
        <w:rPr>
          <w:rFonts w:ascii="Times New Roman" w:hAnsi="Times New Roman" w:cs="Times New Roman"/>
          <w:sz w:val="24"/>
          <w:szCs w:val="24"/>
        </w:rPr>
        <w:t xml:space="preserve"> if they are carefully chosen,  </w:t>
      </w:r>
      <w:r>
        <w:rPr>
          <w:rFonts w:ascii="Times New Roman" w:hAnsi="Times New Roman" w:cs="Times New Roman"/>
          <w:sz w:val="24"/>
          <w:szCs w:val="24"/>
        </w:rPr>
        <w:t xml:space="preserve"> give </w:t>
      </w:r>
      <w:r w:rsidR="004F3F07">
        <w:rPr>
          <w:rFonts w:ascii="Times New Roman" w:hAnsi="Times New Roman" w:cs="Times New Roman"/>
          <w:sz w:val="24"/>
          <w:szCs w:val="24"/>
        </w:rPr>
        <w:t xml:space="preserve">motivational </w:t>
      </w:r>
      <w:r>
        <w:rPr>
          <w:rFonts w:ascii="Times New Roman" w:hAnsi="Times New Roman" w:cs="Times New Roman"/>
          <w:sz w:val="24"/>
          <w:szCs w:val="24"/>
        </w:rPr>
        <w:t>benefit</w:t>
      </w:r>
      <w:r w:rsidR="004F3F07">
        <w:rPr>
          <w:rFonts w:ascii="Times New Roman" w:hAnsi="Times New Roman" w:cs="Times New Roman"/>
          <w:sz w:val="24"/>
          <w:szCs w:val="24"/>
        </w:rPr>
        <w:t xml:space="preserve"> because they triggers the </w:t>
      </w:r>
      <w:proofErr w:type="gramStart"/>
      <w:r w:rsidR="004F3F07">
        <w:rPr>
          <w:rFonts w:ascii="Times New Roman" w:hAnsi="Times New Roman" w:cs="Times New Roman"/>
          <w:sz w:val="24"/>
          <w:szCs w:val="24"/>
        </w:rPr>
        <w:t>students’  curiosity</w:t>
      </w:r>
      <w:proofErr w:type="gramEnd"/>
      <w:r w:rsidR="004F3F07">
        <w:rPr>
          <w:rFonts w:ascii="Times New Roman" w:hAnsi="Times New Roman" w:cs="Times New Roman"/>
          <w:sz w:val="24"/>
          <w:szCs w:val="24"/>
        </w:rPr>
        <w:t xml:space="preserve"> about what’s coming next (the plot), cultural value, and moral value. </w:t>
      </w:r>
      <w:r>
        <w:rPr>
          <w:rFonts w:ascii="Times New Roman" w:hAnsi="Times New Roman" w:cs="Times New Roman"/>
          <w:sz w:val="24"/>
          <w:szCs w:val="24"/>
        </w:rPr>
        <w:t xml:space="preserve">  </w:t>
      </w:r>
    </w:p>
    <w:p w:rsidR="00C35A71" w:rsidRDefault="00C35A71" w:rsidP="000B34AC">
      <w:pPr>
        <w:widowControl w:val="0"/>
        <w:autoSpaceDE w:val="0"/>
        <w:autoSpaceDN w:val="0"/>
        <w:adjustRightInd w:val="0"/>
        <w:spacing w:after="0" w:line="240" w:lineRule="auto"/>
        <w:jc w:val="both"/>
        <w:rPr>
          <w:rFonts w:ascii="Times New Roman" w:hAnsi="Times New Roman" w:cs="Times New Roman"/>
          <w:sz w:val="24"/>
          <w:szCs w:val="24"/>
        </w:rPr>
      </w:pPr>
    </w:p>
    <w:p w:rsidR="000B34AC" w:rsidRDefault="00FC65F5" w:rsidP="000B34AC">
      <w:pPr>
        <w:widowControl w:val="0"/>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Challenges on the Use</w:t>
      </w:r>
      <w:r w:rsidR="000B34AC" w:rsidRPr="000B34AC">
        <w:rPr>
          <w:rFonts w:ascii="Times New Roman" w:hAnsi="Times New Roman" w:cs="Times New Roman"/>
          <w:b/>
          <w:sz w:val="24"/>
          <w:szCs w:val="24"/>
        </w:rPr>
        <w:t xml:space="preserve"> of Authentic Materials for Teaching Writing</w:t>
      </w:r>
    </w:p>
    <w:p w:rsidR="00FC65F5" w:rsidRDefault="009960EE" w:rsidP="000B34AC">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use of authentic materials in the classroom is highly appreciated. This lead to  a common perception that non-authentic materials / simplified materials are ‘terrible’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abstract" : "The use of authentic materials is a major preoccupation in English language teaching (ELT). Teachers often try to ensure their students use authentic materials; publishers proclaim proudly that their materials are authentic. The assumption, of course, is that authentic materials are to be preferred over other types of materials. The purpose of this article is to explore the use of authentic materials in ELT. I begin with a brief discussion of the origins of our field\u2019s present preoccupation with such materials. This is followed by an examination of the reasons why authentic materials are preferred. I then discuss the problems with using authentic materials, and suggest that \u2018appropriateness\u2019 should be the primary consideration.", "author" : [ { "dropping-particle" : "", "family" : "Day", "given" : "Richard R", "non-dropping-particle" : "", "parse-names" : false, "suffix" : "" } ], "container-title" : "Spring", "id" : "ITEM-1", "issue" : "1", "issued" : { "date-parts" : [ [ "2004" ] ] }, "page" : "101-114", "title" : "A Critical Look at Authentic Materials \u2217", "type" : "article-journal", "volume" : "1" }, "uris" : [ "http://www.mendeley.com/documents/?uuid=776fa1dc-f5fc-4d09-be6e-b72ace0f18fa", "http://www.mendeley.com/documents/?uuid=5bb06c1d-8a62-4b84-96cf-f139b64332e1" ] } ], "mendeley" : { "formattedCitation" : "(Day, 2004)", "plainTextFormattedCitation" : "(Day, 2004)", "previouslyFormattedCitation" : "[22]"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Day, 2004)</w:t>
      </w:r>
      <w:r w:rsidR="009448F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C65F5">
        <w:rPr>
          <w:rFonts w:ascii="Times New Roman" w:hAnsi="Times New Roman" w:cs="Times New Roman"/>
          <w:sz w:val="24"/>
          <w:szCs w:val="24"/>
        </w:rPr>
        <w:t xml:space="preserve">Yet, no matter how we value them in the classroom teaching, there are always problems in implementing </w:t>
      </w:r>
      <w:r>
        <w:rPr>
          <w:rFonts w:ascii="Times New Roman" w:hAnsi="Times New Roman" w:cs="Times New Roman"/>
          <w:sz w:val="24"/>
          <w:szCs w:val="24"/>
        </w:rPr>
        <w:t>the authentic materials</w:t>
      </w:r>
      <w:r w:rsidR="00FC65F5">
        <w:rPr>
          <w:rFonts w:ascii="Times New Roman" w:hAnsi="Times New Roman" w:cs="Times New Roman"/>
          <w:sz w:val="24"/>
          <w:szCs w:val="24"/>
        </w:rPr>
        <w:t>.</w:t>
      </w:r>
      <w:r>
        <w:rPr>
          <w:rFonts w:ascii="Times New Roman" w:hAnsi="Times New Roman" w:cs="Times New Roman"/>
          <w:sz w:val="24"/>
          <w:szCs w:val="24"/>
        </w:rPr>
        <w:t xml:space="preserve">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177/0033688206063470", "ISSN" : "00336882", "abstract" : "In the field of applied linguistics the activities involved in developing instructional materials and those working in second language research and the more   theoretical areas of applied linguistics are often seen to have little connection. This paper is an exploration of some of the kinds of interaction that are possible  between research, theory and materials design.", "author" : [ { "dropping-particle" : "", "family" : "Richards", "given" : "Jack C.", "non-dropping-particle" : "", "parse-names" : false, "suffix" : "" } ], "container-title" : "RELC Journal", "id" : "ITEM-1", "issued" : { "date-parts" : [ [ "2006" ] ] }, "title" : "Materials development and research - Making the connection", "type" : "article-journal" }, "uris" : [ "http://www.mendeley.com/documents/?uuid=1fd934fe-aec4-451c-9f63-405461fe831f", "http://www.mendeley.com/documents/?uuid=f6e1f69d-4ff8-4a10-bae9-42f401d59d41" ] } ], "mendeley" : { "formattedCitation" : "(Richards, 2006)", "manualFormatting" : "Richards (2006)", "plainTextFormattedCitation" : "(Richards, 2006)", "previouslyFormattedCitation" : "[2]"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E8242B">
        <w:rPr>
          <w:rFonts w:ascii="Times New Roman" w:hAnsi="Times New Roman" w:cs="Times New Roman"/>
          <w:noProof/>
          <w:sz w:val="24"/>
          <w:szCs w:val="24"/>
        </w:rPr>
        <w:t>Richards</w:t>
      </w:r>
      <w:r w:rsidR="00E8242B" w:rsidRPr="00E8242B">
        <w:rPr>
          <w:rFonts w:ascii="Times New Roman" w:hAnsi="Times New Roman" w:cs="Times New Roman"/>
          <w:noProof/>
          <w:sz w:val="24"/>
          <w:szCs w:val="24"/>
        </w:rPr>
        <w:t xml:space="preserve"> </w:t>
      </w:r>
      <w:r w:rsidR="00E8242B">
        <w:rPr>
          <w:rFonts w:ascii="Times New Roman" w:hAnsi="Times New Roman" w:cs="Times New Roman"/>
          <w:noProof/>
          <w:sz w:val="24"/>
          <w:szCs w:val="24"/>
        </w:rPr>
        <w:t>(</w:t>
      </w:r>
      <w:r w:rsidR="00E8242B" w:rsidRPr="00E8242B">
        <w:rPr>
          <w:rFonts w:ascii="Times New Roman" w:hAnsi="Times New Roman" w:cs="Times New Roman"/>
          <w:noProof/>
          <w:sz w:val="24"/>
          <w:szCs w:val="24"/>
        </w:rPr>
        <w:t>2006)</w:t>
      </w:r>
      <w:r w:rsidR="009448F0">
        <w:rPr>
          <w:rFonts w:ascii="Times New Roman" w:hAnsi="Times New Roman" w:cs="Times New Roman"/>
          <w:sz w:val="24"/>
          <w:szCs w:val="24"/>
        </w:rPr>
        <w:fldChar w:fldCharType="end"/>
      </w:r>
      <w:r w:rsidR="00E8242B">
        <w:rPr>
          <w:rFonts w:ascii="Times New Roman" w:hAnsi="Times New Roman" w:cs="Times New Roman"/>
          <w:sz w:val="24"/>
          <w:szCs w:val="24"/>
        </w:rPr>
        <w:t xml:space="preserve"> argue</w:t>
      </w:r>
      <w:r w:rsidR="000B31AC">
        <w:rPr>
          <w:rFonts w:ascii="Times New Roman" w:hAnsi="Times New Roman" w:cs="Times New Roman"/>
          <w:sz w:val="24"/>
          <w:szCs w:val="24"/>
        </w:rPr>
        <w:t>s</w:t>
      </w:r>
      <w:r w:rsidR="00E8242B">
        <w:rPr>
          <w:rFonts w:ascii="Times New Roman" w:hAnsi="Times New Roman" w:cs="Times New Roman"/>
          <w:sz w:val="24"/>
          <w:szCs w:val="24"/>
        </w:rPr>
        <w:t xml:space="preserve"> that the use of authentic materials in teaching materials is </w:t>
      </w:r>
      <w:r w:rsidR="000B31AC">
        <w:rPr>
          <w:rFonts w:ascii="Times New Roman" w:hAnsi="Times New Roman" w:cs="Times New Roman"/>
          <w:sz w:val="24"/>
          <w:szCs w:val="24"/>
        </w:rPr>
        <w:t xml:space="preserve">unrealistic. He even states in a strong argument that authentic materials is a ‘myth’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177/0033688206063470", "ISSN" : "00336882", "abstract" : "In the field of applied linguistics the activities involved in developing instructional materials and those working in second language research and the more   theoretical areas of applied linguistics are often seen to have little connection. This paper is an exploration of some of the kinds of interaction that are possible  between research, theory and materials design.", "author" : [ { "dropping-particle" : "", "family" : "Richards", "given" : "Jack C.", "non-dropping-particle" : "", "parse-names" : false, "suffix" : "" } ], "container-title" : "RELC Journal", "id" : "ITEM-1", "issued" : { "date-parts" : [ [ "2006" ] ] }, "title" : "Materials development and research - Making the connection", "type" : "article-journal" }, "uris" : [ "http://www.mendeley.com/documents/?uuid=1fd934fe-aec4-451c-9f63-405461fe831f", "http://www.mendeley.com/documents/?uuid=f6e1f69d-4ff8-4a10-bae9-42f401d59d41" ] } ], "mendeley" : { "formattedCitation" : "(Richards, 2006)", "manualFormatting" : "(Richards, 2006;11). ", "plainTextFormattedCitation" : "(Richards, 2006)", "previouslyFormattedCitation" : "[2]"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0B31AC" w:rsidRPr="000B31AC">
        <w:rPr>
          <w:rFonts w:ascii="Times New Roman" w:hAnsi="Times New Roman" w:cs="Times New Roman"/>
          <w:noProof/>
          <w:sz w:val="24"/>
          <w:szCs w:val="24"/>
        </w:rPr>
        <w:t>(Richards, 2006</w:t>
      </w:r>
      <w:r w:rsidR="000B31AC">
        <w:rPr>
          <w:rFonts w:ascii="Times New Roman" w:hAnsi="Times New Roman" w:cs="Times New Roman"/>
          <w:noProof/>
          <w:sz w:val="24"/>
          <w:szCs w:val="24"/>
        </w:rPr>
        <w:t xml:space="preserve">;11). </w:t>
      </w:r>
      <w:r w:rsidR="009448F0">
        <w:rPr>
          <w:rFonts w:ascii="Times New Roman" w:hAnsi="Times New Roman" w:cs="Times New Roman"/>
          <w:sz w:val="24"/>
          <w:szCs w:val="24"/>
        </w:rPr>
        <w:fldChar w:fldCharType="end"/>
      </w:r>
      <w:r w:rsidR="00FC65F5">
        <w:rPr>
          <w:rFonts w:ascii="Times New Roman" w:hAnsi="Times New Roman" w:cs="Times New Roman"/>
          <w:sz w:val="24"/>
          <w:szCs w:val="24"/>
        </w:rPr>
        <w:t xml:space="preserve">One of the </w:t>
      </w:r>
      <w:proofErr w:type="gramStart"/>
      <w:r w:rsidR="00FC65F5">
        <w:rPr>
          <w:rFonts w:ascii="Times New Roman" w:hAnsi="Times New Roman" w:cs="Times New Roman"/>
          <w:sz w:val="24"/>
          <w:szCs w:val="24"/>
        </w:rPr>
        <w:t>stand</w:t>
      </w:r>
      <w:proofErr w:type="gramEnd"/>
      <w:r w:rsidR="00FC65F5">
        <w:rPr>
          <w:rFonts w:ascii="Times New Roman" w:hAnsi="Times New Roman" w:cs="Times New Roman"/>
          <w:sz w:val="24"/>
          <w:szCs w:val="24"/>
        </w:rPr>
        <w:t xml:space="preserve"> out challenge is the language problem</w:t>
      </w:r>
      <w:r>
        <w:rPr>
          <w:rFonts w:ascii="Times New Roman" w:hAnsi="Times New Roman" w:cs="Times New Roman"/>
          <w:sz w:val="24"/>
          <w:szCs w:val="24"/>
        </w:rPr>
        <w:t xml:space="preserve">s and at what level it should be given, </w:t>
      </w:r>
      <w:r w:rsidR="00FC65F5">
        <w:rPr>
          <w:rFonts w:ascii="Times New Roman" w:hAnsi="Times New Roman" w:cs="Times New Roman"/>
          <w:sz w:val="24"/>
          <w:szCs w:val="24"/>
        </w:rPr>
        <w:t>which then results in the appropriateness problem.</w:t>
      </w:r>
      <w:r w:rsidR="00E8242B">
        <w:rPr>
          <w:rFonts w:ascii="Times New Roman" w:hAnsi="Times New Roman" w:cs="Times New Roman"/>
          <w:sz w:val="24"/>
          <w:szCs w:val="24"/>
        </w:rPr>
        <w:t xml:space="preserve"> </w:t>
      </w:r>
    </w:p>
    <w:p w:rsidR="00FC65F5" w:rsidRDefault="00FC65F5" w:rsidP="000B34AC">
      <w:pPr>
        <w:widowControl w:val="0"/>
        <w:autoSpaceDE w:val="0"/>
        <w:autoSpaceDN w:val="0"/>
        <w:adjustRightInd w:val="0"/>
        <w:spacing w:after="0" w:line="240" w:lineRule="auto"/>
        <w:jc w:val="both"/>
        <w:rPr>
          <w:rFonts w:ascii="Times New Roman" w:hAnsi="Times New Roman" w:cs="Times New Roman"/>
          <w:sz w:val="24"/>
          <w:szCs w:val="24"/>
        </w:rPr>
      </w:pPr>
    </w:p>
    <w:p w:rsidR="00FC65F5" w:rsidRDefault="00FC65F5" w:rsidP="000B34AC">
      <w:pPr>
        <w:widowControl w:val="0"/>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Language Problems</w:t>
      </w:r>
    </w:p>
    <w:p w:rsidR="00265EBF" w:rsidRDefault="00265EBF" w:rsidP="004935DF">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ome people might argue that authentic materials are more interesting and motivating for language learners when it is used in the classroom. However, some studies show different finding.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093/elt/51.2.144", "ISSN" : "14774526", "abstract" : "This article describes a classroom research project to investigate whether authentic materials increase the classroom motivation of learners, a claim often made but rarely, if ever, tested. A definition of motivation relevant to teachers was adopted-learner interest, persistence, attention, action, and enjoyment. Two beginner-level EFL classes participated, and both used authentic and artificial materials alternately. Results from two observation sheets and a self-report questionnaire indicate that while on-task behaviour and observed motivation increased significantly when authentic materials were used, self-reported motivation only increased over the last 12 of the 20 days of the study. However, learners also reported authentic materials to be significantly less interesting than artificial materials.", "author" : [ { "dropping-particle" : "", "family" : "Peacock", "given" : "Matthew", "non-dropping-particle" : "", "parse-names" : false, "suffix" : "" } ], "container-title" : "ELT Journal", "id" : "ITEM-1", "issued" : { "date-parts" : [ [ "1997" ] ] }, "title" : "The effect of authentic materials on the motivation of EFL learners", "type" : "article-journal" }, "uris" : [ "http://www.mendeley.com/documents/?uuid=3b3e7af1-681f-4880-9c0e-bf6419b24076", "http://www.mendeley.com/documents/?uuid=9daaeaf3-2598-4c9c-a93d-c9c00e207880" ] } ], "mendeley" : { "formattedCitation" : "(Peacock, 1997)", "manualFormatting" : "Peacock (1997)", "plainTextFormattedCitation" : "(Peacock, 1997)", "previouslyFormattedCitation" : "[5]" }, "properties" : { "noteIndex" : 0 }, "schema" : "https://github.com/citation-style-language/schema/raw/master/csl-citation.json" }</w:instrText>
      </w:r>
      <w:r w:rsidR="009448F0">
        <w:rPr>
          <w:rFonts w:ascii="Times New Roman" w:hAnsi="Times New Roman" w:cs="Times New Roman"/>
          <w:sz w:val="24"/>
          <w:szCs w:val="24"/>
        </w:rPr>
        <w:fldChar w:fldCharType="separate"/>
      </w:r>
      <w:r>
        <w:rPr>
          <w:rFonts w:ascii="Times New Roman" w:hAnsi="Times New Roman" w:cs="Times New Roman"/>
          <w:noProof/>
          <w:sz w:val="24"/>
          <w:szCs w:val="24"/>
        </w:rPr>
        <w:t>Peacock (</w:t>
      </w:r>
      <w:r w:rsidRPr="00731E1A">
        <w:rPr>
          <w:rFonts w:ascii="Times New Roman" w:hAnsi="Times New Roman" w:cs="Times New Roman"/>
          <w:noProof/>
          <w:sz w:val="24"/>
          <w:szCs w:val="24"/>
        </w:rPr>
        <w:t>1997)</w:t>
      </w:r>
      <w:r w:rsidR="009448F0">
        <w:rPr>
          <w:rFonts w:ascii="Times New Roman" w:hAnsi="Times New Roman" w:cs="Times New Roman"/>
          <w:sz w:val="24"/>
          <w:szCs w:val="24"/>
        </w:rPr>
        <w:fldChar w:fldCharType="end"/>
      </w:r>
      <w:r>
        <w:rPr>
          <w:rFonts w:ascii="Times New Roman" w:hAnsi="Times New Roman" w:cs="Times New Roman"/>
          <w:sz w:val="24"/>
          <w:szCs w:val="24"/>
        </w:rPr>
        <w:t xml:space="preserve"> conducted a study to find out how authentic materials relate to the students’ motivation. He used EFL students in their beginner level and used observation sheets and self-report questionnaire as the instruments of his study. He found an interesting result in his research in which students reported that artificial materials were more interesting as compared to the authentic materials. </w:t>
      </w:r>
    </w:p>
    <w:p w:rsidR="00417151" w:rsidRDefault="00417151" w:rsidP="00417151">
      <w:pPr>
        <w:autoSpaceDE w:val="0"/>
        <w:autoSpaceDN w:val="0"/>
        <w:adjustRightInd w:val="0"/>
        <w:spacing w:after="0" w:line="240" w:lineRule="auto"/>
        <w:jc w:val="both"/>
        <w:rPr>
          <w:rFonts w:ascii="Times New Roman" w:hAnsi="Times New Roman" w:cs="Times New Roman"/>
          <w:sz w:val="24"/>
          <w:szCs w:val="24"/>
          <w:lang w:val="id-ID"/>
        </w:rPr>
      </w:pPr>
    </w:p>
    <w:p w:rsidR="00FC65F5" w:rsidRDefault="00265EBF" w:rsidP="0041715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It is true that authentic materials, both spoken and written</w:t>
      </w:r>
      <w:proofErr w:type="gramStart"/>
      <w:r>
        <w:rPr>
          <w:rFonts w:ascii="Times New Roman" w:hAnsi="Times New Roman" w:cs="Times New Roman"/>
          <w:sz w:val="24"/>
          <w:szCs w:val="24"/>
        </w:rPr>
        <w:t>,  provide</w:t>
      </w:r>
      <w:proofErr w:type="gramEnd"/>
      <w:r>
        <w:rPr>
          <w:rFonts w:ascii="Times New Roman" w:hAnsi="Times New Roman" w:cs="Times New Roman"/>
          <w:sz w:val="24"/>
          <w:szCs w:val="24"/>
        </w:rPr>
        <w:t xml:space="preserve"> real language use and context. </w:t>
      </w:r>
      <w:r w:rsidR="00FC65F5">
        <w:rPr>
          <w:rFonts w:ascii="Times New Roman" w:hAnsi="Times New Roman" w:cs="Times New Roman"/>
          <w:sz w:val="24"/>
          <w:szCs w:val="24"/>
        </w:rPr>
        <w:t xml:space="preserve">However, its selection and use often offer problems for the teachers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3126/nelta.v11i1.3117", "ISSN" : "2091-0487", "abstract" : "Even though most teachers of English learn the importance of authentic materials in EFL classrooms, many of them do not use them in our situations for the reasons that preparation or selection of them could be time taking and diffi cult, and even when they use them sometimes, the teachers may be charged for bringing foreign culture in the classroom. This paper attempts to help those who are interested in using authentic materials in EFL classrooms by providing some useful ideas about what authentic material is, how it should be selected, how to use them in the classroom, and how to address the issue of cultural things contained in the materials. This paper argues that use of authentic materials, no doubt, contributes to enhance learning for which the teacher must be prepared to devote time and energy to look for appropriate type of material according to the age and interest of the students.", "author" : [ { "dropping-particle" : "", "family" : "Khaniya", "given" : "Tirth Raj", "non-dropping-particle" : "", "parse-names" : false, "suffix" : "" } ], "container-title" : "Journal of NELTA", "id" : "ITEM-1", "issued" : { "date-parts" : [ [ "2010" ] ] }, "title" : "Use of Authentic Materials in EFL Classrooms", "type" : "article-journal" }, "uris" : [ "http://www.mendeley.com/documents/?uuid=ae735d18-1e96-49df-b261-73b152754189", "http://www.mendeley.com/documents/?uuid=be7edf89-1b2a-43bb-b084-0e465c7c9b16" ] } ], "mendeley" : { "formattedCitation" : "(Khaniya, 2010)", "plainTextFormattedCitation" : "(Khaniya, 2010)", "previouslyFormattedCitation" : "[21]"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Khaniya, 2010)</w:t>
      </w:r>
      <w:r w:rsidR="009448F0">
        <w:rPr>
          <w:rFonts w:ascii="Times New Roman" w:hAnsi="Times New Roman" w:cs="Times New Roman"/>
          <w:sz w:val="24"/>
          <w:szCs w:val="24"/>
        </w:rPr>
        <w:fldChar w:fldCharType="end"/>
      </w:r>
      <w:r w:rsidR="00FC65F5">
        <w:rPr>
          <w:rFonts w:ascii="Times New Roman" w:hAnsi="Times New Roman" w:cs="Times New Roman"/>
          <w:sz w:val="24"/>
          <w:szCs w:val="24"/>
        </w:rPr>
        <w:t xml:space="preserve">. </w:t>
      </w:r>
      <w:r w:rsidR="007B377C">
        <w:rPr>
          <w:rFonts w:ascii="Times New Roman" w:hAnsi="Times New Roman" w:cs="Times New Roman"/>
          <w:sz w:val="24"/>
          <w:szCs w:val="24"/>
        </w:rPr>
        <w:t xml:space="preserve">As stated by Richard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3126/nelta.v11i1.3117", "ISSN" : "2091-0487", "abstract" : "Even though most teachers of English learn the importance of authentic materials in EFL classrooms, many of them do not use them in our situations for the reasons that preparation or selection of them could be time taking and diffi cult, and even when they use them sometimes, the teachers may be charged for bringing foreign culture in the classroom. This paper attempts to help those who are interested in using authentic materials in EFL classrooms by providing some useful ideas about what authentic material is, how it should be selected, how to use them in the classroom, and how to address the issue of cultural things contained in the materials. This paper argues that use of authentic materials, no doubt, contributes to enhance learning for which the teacher must be prepared to devote time and energy to look for appropriate type of material according to the age and interest of the students.", "author" : [ { "dropping-particle" : "", "family" : "Khaniya", "given" : "Tirth Raj", "non-dropping-particle" : "", "parse-names" : false, "suffix" : "" } ], "container-title" : "Journal of NELTA", "id" : "ITEM-1", "issued" : { "date-parts" : [ [ "2010" ] ] }, "title" : "Use of Authentic Materials in EFL Classrooms", "type" : "article-journal" }, "uris" : [ "http://www.mendeley.com/documents/?uuid=ae735d18-1e96-49df-b261-73b152754189", "http://www.mendeley.com/documents/?uuid=be7edf89-1b2a-43bb-b084-0e465c7c9b16" ] } ], "mendeley" : { "formattedCitation" : "(Khaniya, 2010)", "manualFormatting" : "(in Khaniya, 2010)", "plainTextFormattedCitation" : "(Khaniya, 2010)", "previouslyFormattedCitation" : "[21]"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7B377C" w:rsidRPr="007B377C">
        <w:rPr>
          <w:rFonts w:ascii="Times New Roman" w:hAnsi="Times New Roman" w:cs="Times New Roman"/>
          <w:noProof/>
          <w:sz w:val="24"/>
          <w:szCs w:val="24"/>
        </w:rPr>
        <w:t>(</w:t>
      </w:r>
      <w:r w:rsidR="007B377C">
        <w:rPr>
          <w:rFonts w:ascii="Times New Roman" w:hAnsi="Times New Roman" w:cs="Times New Roman"/>
          <w:noProof/>
          <w:sz w:val="24"/>
          <w:szCs w:val="24"/>
        </w:rPr>
        <w:t xml:space="preserve">in </w:t>
      </w:r>
      <w:r w:rsidR="007B377C" w:rsidRPr="007B377C">
        <w:rPr>
          <w:rFonts w:ascii="Times New Roman" w:hAnsi="Times New Roman" w:cs="Times New Roman"/>
          <w:noProof/>
          <w:sz w:val="24"/>
          <w:szCs w:val="24"/>
        </w:rPr>
        <w:t>Khaniya, 2010)</w:t>
      </w:r>
      <w:r w:rsidR="009448F0">
        <w:rPr>
          <w:rFonts w:ascii="Times New Roman" w:hAnsi="Times New Roman" w:cs="Times New Roman"/>
          <w:sz w:val="24"/>
          <w:szCs w:val="24"/>
        </w:rPr>
        <w:fldChar w:fldCharType="end"/>
      </w:r>
      <w:r w:rsidR="007B377C">
        <w:rPr>
          <w:rFonts w:ascii="Times New Roman" w:hAnsi="Times New Roman" w:cs="Times New Roman"/>
          <w:sz w:val="24"/>
          <w:szCs w:val="24"/>
        </w:rPr>
        <w:t xml:space="preserve"> authentic materials often written in difficult language both in  vocabulary  and language structures</w:t>
      </w:r>
      <w:r w:rsidR="007B377C" w:rsidRPr="004935DF">
        <w:rPr>
          <w:rFonts w:ascii="Times New Roman" w:hAnsi="Times New Roman" w:cs="Times New Roman"/>
          <w:sz w:val="24"/>
          <w:szCs w:val="24"/>
        </w:rPr>
        <w:t xml:space="preserve">.  </w:t>
      </w:r>
      <w:r w:rsidR="004935DF" w:rsidRPr="004935DF">
        <w:rPr>
          <w:rFonts w:ascii="Times New Roman" w:hAnsi="Times New Roman" w:cs="Times New Roman"/>
          <w:sz w:val="24"/>
          <w:szCs w:val="24"/>
        </w:rPr>
        <w:t>This argument is further strengthened</w:t>
      </w:r>
      <w:r w:rsidR="004935DF">
        <w:rPr>
          <w:rFonts w:ascii="Times New Roman" w:hAnsi="Times New Roman" w:cs="Times New Roman"/>
          <w:sz w:val="24"/>
          <w:szCs w:val="24"/>
        </w:rPr>
        <w:t xml:space="preserve"> by other expert. Day (2004) argues the problems in using authentic materials for language teaching, namely comprehensibility and appropriateness. In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abstract" : "The use of authentic materials is a major preoccupation in English language teaching (ELT). Teachers often try to ensure their students use authentic materials; publishers proclaim proudly that their materials are authentic. The assumption, of course, is that authentic materials are to be preferred over other types of materials. The purpose of this article is to explore the use of authentic materials in ELT. I begin with a brief discussion of the origins of our field\u2019s present preoccupation with such materials. This is followed by an examination of the reasons why authentic materials are preferred. I then discuss the problems with using authentic materials, and suggest that \u2018appropriateness\u2019 should be the primary consideration.", "author" : [ { "dropping-particle" : "", "family" : "Day", "given" : "Richard R", "non-dropping-particle" : "", "parse-names" : false, "suffix" : "" } ], "container-title" : "Spring", "id" : "ITEM-1", "issue" : "1", "issued" : { "date-parts" : [ [ "2004" ] ] }, "page" : "101-114", "title" : "A Critical Look at Authentic Materials \u2217", "type" : "article-journal", "volume" : "1" }, "uris" : [ "http://www.mendeley.com/documents/?uuid=776fa1dc-f5fc-4d09-be6e-b72ace0f18fa", "http://www.mendeley.com/documents/?uuid=5bb06c1d-8a62-4b84-96cf-f139b64332e1" ] } ], "mendeley" : { "formattedCitation" : "(Day, 2004)", "manualFormatting" : "Day  's argument (2004)", "plainTextFormattedCitation" : "(Day, 2004)", "previouslyFormattedCitation" : "[22]"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4935DF">
        <w:rPr>
          <w:rFonts w:ascii="Times New Roman" w:hAnsi="Times New Roman" w:cs="Times New Roman"/>
          <w:noProof/>
          <w:sz w:val="24"/>
          <w:szCs w:val="24"/>
        </w:rPr>
        <w:t>Day  's argument (</w:t>
      </w:r>
      <w:r w:rsidR="004935DF" w:rsidRPr="00205D1D">
        <w:rPr>
          <w:rFonts w:ascii="Times New Roman" w:hAnsi="Times New Roman" w:cs="Times New Roman"/>
          <w:noProof/>
          <w:sz w:val="24"/>
          <w:szCs w:val="24"/>
        </w:rPr>
        <w:t>2004)</w:t>
      </w:r>
      <w:r w:rsidR="009448F0">
        <w:rPr>
          <w:rFonts w:ascii="Times New Roman" w:hAnsi="Times New Roman" w:cs="Times New Roman"/>
          <w:sz w:val="24"/>
          <w:szCs w:val="24"/>
        </w:rPr>
        <w:fldChar w:fldCharType="end"/>
      </w:r>
      <w:r w:rsidR="004935DF">
        <w:rPr>
          <w:rFonts w:ascii="Times New Roman" w:hAnsi="Times New Roman" w:cs="Times New Roman"/>
          <w:sz w:val="24"/>
          <w:szCs w:val="24"/>
        </w:rPr>
        <w:t xml:space="preserve">, the most serious problem with authentic materials is the appropriateness in terms of the language, variety of the target language, and appropriateness in tasks, activities, and exercises.  He strongly suggests </w:t>
      </w:r>
      <w:proofErr w:type="gramStart"/>
      <w:r w:rsidR="004935DF">
        <w:rPr>
          <w:rFonts w:ascii="Times New Roman" w:hAnsi="Times New Roman" w:cs="Times New Roman"/>
          <w:sz w:val="24"/>
          <w:szCs w:val="24"/>
        </w:rPr>
        <w:t>that  if</w:t>
      </w:r>
      <w:proofErr w:type="gramEnd"/>
      <w:r w:rsidR="004935DF">
        <w:rPr>
          <w:rFonts w:ascii="Times New Roman" w:hAnsi="Times New Roman" w:cs="Times New Roman"/>
          <w:sz w:val="24"/>
          <w:szCs w:val="24"/>
        </w:rPr>
        <w:t xml:space="preserve"> should authentic materials be used in the classroom, the concept of </w:t>
      </w:r>
      <w:r w:rsidR="004935DF">
        <w:rPr>
          <w:rFonts w:ascii="Times New Roman" w:hAnsi="Times New Roman" w:cs="Times New Roman"/>
          <w:i/>
          <w:sz w:val="24"/>
          <w:szCs w:val="24"/>
        </w:rPr>
        <w:t>appropriateness</w:t>
      </w:r>
      <w:r w:rsidR="004935DF">
        <w:rPr>
          <w:rFonts w:ascii="Times New Roman" w:hAnsi="Times New Roman" w:cs="Times New Roman"/>
          <w:sz w:val="24"/>
          <w:szCs w:val="24"/>
        </w:rPr>
        <w:t xml:space="preserve"> should be the main focus of consideration.</w:t>
      </w:r>
    </w:p>
    <w:p w:rsidR="004935DF" w:rsidRDefault="004935DF" w:rsidP="004935DF">
      <w:pPr>
        <w:autoSpaceDE w:val="0"/>
        <w:autoSpaceDN w:val="0"/>
        <w:adjustRightInd w:val="0"/>
        <w:spacing w:after="0" w:line="240" w:lineRule="auto"/>
        <w:jc w:val="both"/>
        <w:rPr>
          <w:rFonts w:ascii="Times New Roman" w:hAnsi="Times New Roman" w:cs="Times New Roman"/>
          <w:sz w:val="24"/>
          <w:szCs w:val="24"/>
        </w:rPr>
      </w:pPr>
    </w:p>
    <w:p w:rsidR="004935DF" w:rsidRPr="004935DF" w:rsidRDefault="00D0091D" w:rsidP="004935DF">
      <w:pPr>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w:t>
      </w:r>
      <w:r w:rsidR="004935DF">
        <w:rPr>
          <w:rFonts w:ascii="Times New Roman" w:hAnsi="Times New Roman" w:cs="Times New Roman"/>
          <w:i/>
          <w:sz w:val="24"/>
          <w:szCs w:val="24"/>
        </w:rPr>
        <w:t>For What Level</w:t>
      </w:r>
      <w:r>
        <w:rPr>
          <w:rFonts w:ascii="Times New Roman" w:hAnsi="Times New Roman" w:cs="Times New Roman"/>
          <w:i/>
          <w:sz w:val="24"/>
          <w:szCs w:val="24"/>
        </w:rPr>
        <w:t>”</w:t>
      </w:r>
      <w:r w:rsidR="004935DF">
        <w:rPr>
          <w:rFonts w:ascii="Times New Roman" w:hAnsi="Times New Roman" w:cs="Times New Roman"/>
          <w:i/>
          <w:sz w:val="24"/>
          <w:szCs w:val="24"/>
        </w:rPr>
        <w:t xml:space="preserve"> Problems</w:t>
      </w:r>
    </w:p>
    <w:p w:rsidR="00431F57" w:rsidRDefault="00884CCD" w:rsidP="000B34AC">
      <w:pPr>
        <w:widowControl w:val="0"/>
        <w:autoSpaceDE w:val="0"/>
        <w:autoSpaceDN w:val="0"/>
        <w:adjustRightInd w:val="0"/>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Because  of</w:t>
      </w:r>
      <w:proofErr w:type="gramEnd"/>
      <w:r>
        <w:rPr>
          <w:rFonts w:ascii="Times New Roman" w:hAnsi="Times New Roman" w:cs="Times New Roman"/>
          <w:sz w:val="24"/>
          <w:szCs w:val="24"/>
        </w:rPr>
        <w:t xml:space="preserve"> the language problems that teachers often encounter in the use of authentic materials, the next question which often emerge  is for what level of students should we use the authentic materials in the classroom?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177/0033688206063470", "ISSN" : "00336882", "abstract" : "In the field of applied linguistics the activities involved in developing instructional materials and those working in second language research and the more   theoretical areas of applied linguistics are often seen to have little connection. This paper is an exploration of some of the kinds of interaction that are possible  between research, theory and materials design.", "author" : [ { "dropping-particle" : "", "family" : "Richards", "given" : "Jack C.", "non-dropping-particle" : "", "parse-names" : false, "suffix" : "" } ], "container-title" : "RELC Journal", "id" : "ITEM-1", "issued" : { "date-parts" : [ [ "2006" ] ] }, "title" : "Materials development and research - Making the connection", "type" : "article-journal" }, "uris" : [ "http://www.mendeley.com/documents/?uuid=1fd934fe-aec4-451c-9f63-405461fe831f", "http://www.mendeley.com/documents/?uuid=f6e1f69d-4ff8-4a10-bae9-42f401d59d41" ] } ], "mendeley" : { "formattedCitation" : "(Richards, 2006)", "manualFormatting" : "Richards (2006)", "plainTextFormattedCitation" : "(Richards, 2006)", "previouslyFormattedCitation" : "[2]"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9447BE">
        <w:rPr>
          <w:rFonts w:ascii="Times New Roman" w:hAnsi="Times New Roman" w:cs="Times New Roman"/>
          <w:noProof/>
          <w:sz w:val="24"/>
          <w:szCs w:val="24"/>
        </w:rPr>
        <w:t>Richards (</w:t>
      </w:r>
      <w:r w:rsidR="009447BE" w:rsidRPr="009447BE">
        <w:rPr>
          <w:rFonts w:ascii="Times New Roman" w:hAnsi="Times New Roman" w:cs="Times New Roman"/>
          <w:noProof/>
          <w:sz w:val="24"/>
          <w:szCs w:val="24"/>
        </w:rPr>
        <w:t>2006)</w:t>
      </w:r>
      <w:r w:rsidR="009448F0">
        <w:rPr>
          <w:rFonts w:ascii="Times New Roman" w:hAnsi="Times New Roman" w:cs="Times New Roman"/>
          <w:sz w:val="24"/>
          <w:szCs w:val="24"/>
        </w:rPr>
        <w:fldChar w:fldCharType="end"/>
      </w:r>
      <w:r w:rsidR="009447BE">
        <w:rPr>
          <w:rFonts w:ascii="Times New Roman" w:hAnsi="Times New Roman" w:cs="Times New Roman"/>
          <w:sz w:val="24"/>
          <w:szCs w:val="24"/>
        </w:rPr>
        <w:t xml:space="preserve">  argue that the use of authentic materials for teaching </w:t>
      </w:r>
      <w:proofErr w:type="gramStart"/>
      <w:r w:rsidR="009447BE">
        <w:rPr>
          <w:rFonts w:ascii="Times New Roman" w:hAnsi="Times New Roman" w:cs="Times New Roman"/>
          <w:sz w:val="24"/>
          <w:szCs w:val="24"/>
        </w:rPr>
        <w:t>materials  is</w:t>
      </w:r>
      <w:proofErr w:type="gramEnd"/>
      <w:r w:rsidR="009447BE">
        <w:rPr>
          <w:rFonts w:ascii="Times New Roman" w:hAnsi="Times New Roman" w:cs="Times New Roman"/>
          <w:sz w:val="24"/>
          <w:szCs w:val="24"/>
        </w:rPr>
        <w:t xml:space="preserve"> not always necessary. It is based on his arguments that finding and selecting authentic materials suitable for low learners or at the beginner level. </w:t>
      </w:r>
      <w:r w:rsidR="00005878">
        <w:rPr>
          <w:rFonts w:ascii="Times New Roman" w:hAnsi="Times New Roman" w:cs="Times New Roman"/>
          <w:sz w:val="24"/>
          <w:szCs w:val="24"/>
        </w:rPr>
        <w:t xml:space="preserve">Based on the study conducted b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111/j.1540-4781.2007.00507.x", "ISSN" : "00267902", "abstract" : "The opinions of second language learning (L2) theorists and researchers are divided over whether to use authentic or simplified reading texts as the means of input for beginning-and intermediate-level L2 learners. Advocates of both approaches cite the use of linguistic features, syntax, and discourse structures as important elements in support of their arguments, but there has been no conclusive study that measures these differences and their implications for L2 learning. The purpose of this article is to provide an exploratory study that fills this gap. Using the computational tool Coh-Metrix, this study investigates the differences between the linguistic structures of sampled simplified texts and those of authentic reading texts in order to provide a better understanding of the linguistic features that comprise these text types. The findings demonstrate that these texts differ significantly, but not always in the manner supposed by the authors of relevant scholarship. This research is meant to enable material developers, publishers, and classroom teachers to judge more accurately the value of both authentic and simplified texts. AS SUGGESTED BY DAY AND BAMFORD (1998), there is currently a divide within the field of second language (L2) materials development over the use of authentic reading texts versus the use of simplified reading texts as the means of language input for beginning and intermediate L2 learners. The present popular trend, which has lasted for over 20 years, has favored the use of authentic texts for all levels of L2 learners (e.g., Bacon &amp; Finnemann, 1990; Swaffar, 1985; Tomlin-son, Bao, Masuhara, &amp; Rubdy, 2001). Despite this trend, the majority of L2 learning texts at the be-ginning and intermediate levels still depend on simplified input, and many material writers and L2 specialists continue to emphasize the practi-The Modern Language Journal, 91, i, (2007) 0026-7902/07/15\u201330 $1.50/0", "author" : [ { "dropping-particle" : "", "family" : "Crossley", "given" : "Scotta A.", "non-dropping-particle" : "", "parse-names" : false, "suffix" : "" }, { "dropping-particle" : "", "family" : "Louwerse", "given" : "Maxm M.", "non-dropping-particle" : "", "parse-names" : false, "suffix" : "" }, { "dropping-particle" : "", "family" : "McCarthy", "given" : "Phillip M.", "non-dropping-particle" : "", "parse-names" : false, "suffix" : "" }, { "dropping-particle" : "", "family" : "McNamara", "given" : "Danielle", "non-dropping-particle" : "", "parse-names" : false, "suffix" : "" } ], "container-title" : "Modern Language Journal", "id" : "ITEM-1", "issued" : { "date-parts" : [ [ "2007" ] ] }, "title" : "A linguistic analysis of simplified and authentic texts", "type" : "article-journal" }, "uris" : [ "http://www.mendeley.com/documents/?uuid=65d5bd35-0f30-469f-88a4-1e41258b121d", "http://www.mendeley.com/documents/?uuid=626e2ced-086a-4796-9f5e-51c52545b56a" ] } ], "mendeley" : { "formattedCitation" : "(Crossley et al., 2007)", "manualFormatting" : "Crossley et al. (2007)", "plainTextFormattedCitation" : "(Crossley et al., 2007)", "previouslyFormattedCitation" : "[14]"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005878">
        <w:rPr>
          <w:rFonts w:ascii="Times New Roman" w:hAnsi="Times New Roman" w:cs="Times New Roman"/>
          <w:noProof/>
          <w:sz w:val="24"/>
          <w:szCs w:val="24"/>
        </w:rPr>
        <w:t>Crossley et al. (</w:t>
      </w:r>
      <w:r w:rsidR="00005878" w:rsidRPr="00005878">
        <w:rPr>
          <w:rFonts w:ascii="Times New Roman" w:hAnsi="Times New Roman" w:cs="Times New Roman"/>
          <w:noProof/>
          <w:sz w:val="24"/>
          <w:szCs w:val="24"/>
        </w:rPr>
        <w:t>2007)</w:t>
      </w:r>
      <w:r w:rsidR="009448F0">
        <w:rPr>
          <w:rFonts w:ascii="Times New Roman" w:hAnsi="Times New Roman" w:cs="Times New Roman"/>
          <w:sz w:val="24"/>
          <w:szCs w:val="24"/>
        </w:rPr>
        <w:fldChar w:fldCharType="end"/>
      </w:r>
      <w:r w:rsidR="00005878">
        <w:rPr>
          <w:rFonts w:ascii="Times New Roman" w:hAnsi="Times New Roman" w:cs="Times New Roman"/>
          <w:sz w:val="24"/>
          <w:szCs w:val="24"/>
        </w:rPr>
        <w:t xml:space="preserve"> in relation to </w:t>
      </w:r>
      <w:r w:rsidR="00431F57">
        <w:rPr>
          <w:rFonts w:ascii="Times New Roman" w:hAnsi="Times New Roman" w:cs="Times New Roman"/>
          <w:sz w:val="24"/>
          <w:szCs w:val="24"/>
        </w:rPr>
        <w:t>the linguistic feature between authentic materials and simplified materials, it was found out that the linguistic features as found in authentic materials are not suitable for beginning level of students because of the syntactical complexity and low-frequency words, even though these are the features that make the authentic materials natural.  They argue  that simplified/ materials benefit the beginner more because these type of materials, which are often found in textbooks, use high-frequency words and a lot of repetition which facilitate comprehension.</w:t>
      </w:r>
    </w:p>
    <w:p w:rsidR="00417151" w:rsidRDefault="00417151" w:rsidP="000B34AC">
      <w:pPr>
        <w:widowControl w:val="0"/>
        <w:autoSpaceDE w:val="0"/>
        <w:autoSpaceDN w:val="0"/>
        <w:adjustRightInd w:val="0"/>
        <w:spacing w:after="0" w:line="240" w:lineRule="auto"/>
        <w:jc w:val="both"/>
        <w:rPr>
          <w:rFonts w:ascii="Times New Roman" w:hAnsi="Times New Roman" w:cs="Times New Roman"/>
          <w:sz w:val="24"/>
          <w:szCs w:val="24"/>
          <w:lang w:val="id-ID"/>
        </w:rPr>
      </w:pPr>
    </w:p>
    <w:p w:rsidR="00D0091D" w:rsidRDefault="00431F57" w:rsidP="000B34AC">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imilarl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3126/nelta.v11i1.3117", "ISSN" : "2091-0487", "abstract" : "Even though most teachers of English learn the importance of authentic materials in EFL classrooms, many of them do not use them in our situations for the reasons that preparation or selection of them could be time taking and diffi cult, and even when they use them sometimes, the teachers may be charged for bringing foreign culture in the classroom. This paper attempts to help those who are interested in using authentic materials in EFL classrooms by providing some useful ideas about what authentic material is, how it should be selected, how to use them in the classroom, and how to address the issue of cultural things contained in the materials. This paper argues that use of authentic materials, no doubt, contributes to enhance learning for which the teacher must be prepared to devote time and energy to look for appropriate type of material according to the age and interest of the students.", "author" : [ { "dropping-particle" : "", "family" : "Khaniya", "given" : "Tirth Raj", "non-dropping-particle" : "", "parse-names" : false, "suffix" : "" } ], "container-title" : "Journal of NELTA", "id" : "ITEM-1", "issued" : { "date-parts" : [ [ "2010" ] ] }, "title" : "Use of Authentic Materials in EFL Classrooms", "type" : "article-journal" }, "uris" : [ "http://www.mendeley.com/documents/?uuid=ae735d18-1e96-49df-b261-73b152754189", "http://www.mendeley.com/documents/?uuid=be7edf89-1b2a-43bb-b084-0e465c7c9b16" ] } ], "mendeley" : { "formattedCitation" : "(Khaniya, 2010)", "manualFormatting" : "Khaniya (2010)", "plainTextFormattedCitation" : "(Khaniya, 2010)", "previouslyFormattedCitation" : "[21]"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884CCD">
        <w:rPr>
          <w:rFonts w:ascii="Times New Roman" w:hAnsi="Times New Roman" w:cs="Times New Roman"/>
          <w:noProof/>
          <w:sz w:val="24"/>
          <w:szCs w:val="24"/>
        </w:rPr>
        <w:t>Khaniya (</w:t>
      </w:r>
      <w:r w:rsidR="00884CCD" w:rsidRPr="00884CCD">
        <w:rPr>
          <w:rFonts w:ascii="Times New Roman" w:hAnsi="Times New Roman" w:cs="Times New Roman"/>
          <w:noProof/>
          <w:sz w:val="24"/>
          <w:szCs w:val="24"/>
        </w:rPr>
        <w:t>2010)</w:t>
      </w:r>
      <w:r w:rsidR="009448F0">
        <w:rPr>
          <w:rFonts w:ascii="Times New Roman" w:hAnsi="Times New Roman" w:cs="Times New Roman"/>
          <w:sz w:val="24"/>
          <w:szCs w:val="24"/>
        </w:rPr>
        <w:fldChar w:fldCharType="end"/>
      </w:r>
      <w:r w:rsidR="00884CCD">
        <w:rPr>
          <w:rFonts w:ascii="Times New Roman" w:hAnsi="Times New Roman" w:cs="Times New Roman"/>
          <w:sz w:val="24"/>
          <w:szCs w:val="24"/>
        </w:rPr>
        <w:t xml:space="preserve"> argues that authentic materials might not be suitable for lower level of students.</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093/elt/55.4.347", "ISSN" : "14774526", "abstract" : "There is now a general consensus in language teaching that the use of authentic materials in the classroom is beneficial to the learning process. However, on the question of when authentic materials can be introduced into the classroom there is less agreement. In addition, the notion of authenticity has largely been restricted to discussions about texts; there have been few systematic attempts to address the question of task authenticity. In the paper that follows, the authors endeavour to address both of these issues.", "author" : [ { "dropping-particle" : "", "family" : "Guariento", "given" : "W.", "non-dropping-particle" : "", "parse-names" : false, "suffix" : "" }, { "dropping-particle" : "", "family" : "Morley", "given" : "J.", "non-dropping-particle" : "", "parse-names" : false, "suffix" : "" } ], "container-title" : "ELT Journal", "id" : "ITEM-1", "issued" : { "date-parts" : [ [ "2001" ] ] }, "title" : "Text and task authenticity in the EFL classroom", "type" : "article-journal" }, "uris" : [ "http://www.mendeley.com/documents/?uuid=f7ec214a-415d-4820-8553-fe47d0a00a8c", "http://www.mendeley.com/documents/?uuid=b1a056de-b63a-4ebc-a0e0-65c30bcb3cc7" ] } ], "mendeley" : { "formattedCitation" : "(Guariento &amp; Morley, 2001)", "manualFormatting" : " Guariento &amp; Morley (2001)", "plainTextFormattedCitation" : "(Guariento &amp; Morley, 2001)", "previouslyFormattedCitation" : "[24]"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884CCD">
        <w:rPr>
          <w:rFonts w:ascii="Times New Roman" w:hAnsi="Times New Roman" w:cs="Times New Roman"/>
          <w:noProof/>
          <w:sz w:val="24"/>
          <w:szCs w:val="24"/>
        </w:rPr>
        <w:t xml:space="preserve"> Guariento &amp; Morley (</w:t>
      </w:r>
      <w:r w:rsidR="00884CCD" w:rsidRPr="00884CCD">
        <w:rPr>
          <w:rFonts w:ascii="Times New Roman" w:hAnsi="Times New Roman" w:cs="Times New Roman"/>
          <w:noProof/>
          <w:sz w:val="24"/>
          <w:szCs w:val="24"/>
        </w:rPr>
        <w:t>2001)</w:t>
      </w:r>
      <w:r w:rsidR="009448F0">
        <w:rPr>
          <w:rFonts w:ascii="Times New Roman" w:hAnsi="Times New Roman" w:cs="Times New Roman"/>
          <w:sz w:val="24"/>
          <w:szCs w:val="24"/>
        </w:rPr>
        <w:fldChar w:fldCharType="end"/>
      </w:r>
      <w:r w:rsidR="00884CCD">
        <w:rPr>
          <w:rFonts w:ascii="Times New Roman" w:hAnsi="Times New Roman" w:cs="Times New Roman"/>
          <w:sz w:val="24"/>
          <w:szCs w:val="24"/>
        </w:rPr>
        <w:t xml:space="preserve"> state that the use authentic materials for lower level of students might cause </w:t>
      </w:r>
      <w:proofErr w:type="spellStart"/>
      <w:r w:rsidR="00884CCD">
        <w:rPr>
          <w:rFonts w:ascii="Times New Roman" w:hAnsi="Times New Roman" w:cs="Times New Roman"/>
          <w:sz w:val="24"/>
          <w:szCs w:val="24"/>
        </w:rPr>
        <w:t>demotivation</w:t>
      </w:r>
      <w:proofErr w:type="spellEnd"/>
      <w:r w:rsidR="00884CCD">
        <w:rPr>
          <w:rFonts w:ascii="Times New Roman" w:hAnsi="Times New Roman" w:cs="Times New Roman"/>
          <w:sz w:val="24"/>
          <w:szCs w:val="24"/>
        </w:rPr>
        <w:t xml:space="preserve"> and frustration as their language </w:t>
      </w:r>
      <w:r w:rsidR="009331FD">
        <w:rPr>
          <w:rFonts w:ascii="Times New Roman" w:hAnsi="Times New Roman" w:cs="Times New Roman"/>
          <w:sz w:val="24"/>
          <w:szCs w:val="24"/>
        </w:rPr>
        <w:t xml:space="preserve">  competence is not adequately acquired. They further </w:t>
      </w:r>
      <w:proofErr w:type="gramStart"/>
      <w:r w:rsidR="009331FD">
        <w:rPr>
          <w:rFonts w:ascii="Times New Roman" w:hAnsi="Times New Roman" w:cs="Times New Roman"/>
          <w:sz w:val="24"/>
          <w:szCs w:val="24"/>
        </w:rPr>
        <w:t>argues</w:t>
      </w:r>
      <w:proofErr w:type="gramEnd"/>
      <w:r w:rsidR="009331FD">
        <w:rPr>
          <w:rFonts w:ascii="Times New Roman" w:hAnsi="Times New Roman" w:cs="Times New Roman"/>
          <w:sz w:val="24"/>
          <w:szCs w:val="24"/>
        </w:rPr>
        <w:t xml:space="preserve"> that </w:t>
      </w:r>
      <w:r w:rsidR="00884CCD">
        <w:rPr>
          <w:rFonts w:ascii="Times New Roman" w:hAnsi="Times New Roman" w:cs="Times New Roman"/>
          <w:sz w:val="24"/>
          <w:szCs w:val="24"/>
        </w:rPr>
        <w:t xml:space="preserve">that the use of authentic materials will mostly appropriate for intermediate level of students. The argument behind this is </w:t>
      </w:r>
      <w:r w:rsidR="009331FD">
        <w:rPr>
          <w:rFonts w:ascii="Times New Roman" w:hAnsi="Times New Roman" w:cs="Times New Roman"/>
          <w:sz w:val="24"/>
          <w:szCs w:val="24"/>
        </w:rPr>
        <w:t xml:space="preserve">that </w:t>
      </w:r>
      <w:r w:rsidR="00884CCD">
        <w:rPr>
          <w:rFonts w:ascii="Times New Roman" w:hAnsi="Times New Roman" w:cs="Times New Roman"/>
          <w:sz w:val="24"/>
          <w:szCs w:val="24"/>
        </w:rPr>
        <w:t xml:space="preserve">the </w:t>
      </w:r>
      <w:r w:rsidR="00884CCD">
        <w:rPr>
          <w:rFonts w:ascii="Times New Roman" w:hAnsi="Times New Roman" w:cs="Times New Roman"/>
          <w:sz w:val="24"/>
          <w:szCs w:val="24"/>
        </w:rPr>
        <w:lastRenderedPageBreak/>
        <w:t xml:space="preserve">intermediate students have </w:t>
      </w:r>
      <w:proofErr w:type="gramStart"/>
      <w:r w:rsidR="00884CCD">
        <w:rPr>
          <w:rFonts w:ascii="Times New Roman" w:hAnsi="Times New Roman" w:cs="Times New Roman"/>
          <w:sz w:val="24"/>
          <w:szCs w:val="24"/>
        </w:rPr>
        <w:t>acquire</w:t>
      </w:r>
      <w:proofErr w:type="gramEnd"/>
      <w:r w:rsidR="00884CCD">
        <w:rPr>
          <w:rFonts w:ascii="Times New Roman" w:hAnsi="Times New Roman" w:cs="Times New Roman"/>
          <w:sz w:val="24"/>
          <w:szCs w:val="24"/>
        </w:rPr>
        <w:t xml:space="preserve"> sufficient vocabulary and the syntactical structures of the target language.</w:t>
      </w:r>
      <w:r w:rsidR="009331FD">
        <w:rPr>
          <w:rFonts w:ascii="Times New Roman" w:hAnsi="Times New Roman" w:cs="Times New Roman"/>
          <w:sz w:val="24"/>
          <w:szCs w:val="24"/>
        </w:rPr>
        <w:t xml:space="preserve"> </w:t>
      </w:r>
      <w:r w:rsidR="00E373B3">
        <w:rPr>
          <w:rFonts w:ascii="Times New Roman" w:hAnsi="Times New Roman" w:cs="Times New Roman"/>
          <w:sz w:val="24"/>
          <w:szCs w:val="24"/>
        </w:rPr>
        <w:t xml:space="preserve">Similar opinion is also given b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016/j.sbspro.2015.06.028", "ISSN" : "18770428", "abstract" : "Using a quantitative approach, the submitted paper explores research based on the contrastive analysis of three sources of authentic materials: academic, literary and journalistic texts. The hypothesis - based on the assumption that authentic materials enhance language acquisition and cultural awareness more significantly than pedagogically modified materials - is discussed in the paper. Literary and journalistic materials as effective teaching materials for providing cultural and linguistic input will be analyzed and academic authentic texts will be compared with pedagogically modified materials. The findings indicate that authentic materials are more appropriate for advanced L2 readers than pedagogically modified texts. Practical recommendations for language teachers will be provided in the conclusion.", "author" : [ { "dropping-particle" : "", "family" : "Beresova", "given" : "Jana", "non-dropping-particle" : "", "parse-names" : false, "suffix" : "" } ], "container-title" : "Procedia - Social and Behavioral Sciences", "id" : "ITEM-1", "issued" : { "date-parts" : [ [ "2015" ] ] }, "title" : "Authentic Materials \u2013 Enhancing Language Acquisition and Cultural Awareness", "type" : "article-journal" }, "uris" : [ "http://www.mendeley.com/documents/?uuid=f91e4cf4-3862-45e0-8d65-b32bc57cb3d0", "http://www.mendeley.com/documents/?uuid=890ebcae-5484-406d-a409-b68c37f64980" ] } ], "mendeley" : { "formattedCitation" : "(Beresova, 2015)", "manualFormatting" : "Beresova (2015)", "plainTextFormattedCitation" : "(Beresova, 2015)", "previouslyFormattedCitation" : "[25]"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E373B3">
        <w:rPr>
          <w:rFonts w:ascii="Times New Roman" w:hAnsi="Times New Roman" w:cs="Times New Roman"/>
          <w:noProof/>
          <w:sz w:val="24"/>
          <w:szCs w:val="24"/>
        </w:rPr>
        <w:t>Beresova (</w:t>
      </w:r>
      <w:r w:rsidR="00E373B3" w:rsidRPr="00E373B3">
        <w:rPr>
          <w:rFonts w:ascii="Times New Roman" w:hAnsi="Times New Roman" w:cs="Times New Roman"/>
          <w:noProof/>
          <w:sz w:val="24"/>
          <w:szCs w:val="24"/>
        </w:rPr>
        <w:t>2015)</w:t>
      </w:r>
      <w:r w:rsidR="009448F0">
        <w:rPr>
          <w:rFonts w:ascii="Times New Roman" w:hAnsi="Times New Roman" w:cs="Times New Roman"/>
          <w:sz w:val="24"/>
          <w:szCs w:val="24"/>
        </w:rPr>
        <w:fldChar w:fldCharType="end"/>
      </w:r>
      <w:r w:rsidR="00E373B3">
        <w:rPr>
          <w:rFonts w:ascii="Times New Roman" w:hAnsi="Times New Roman" w:cs="Times New Roman"/>
          <w:sz w:val="24"/>
          <w:szCs w:val="24"/>
        </w:rPr>
        <w:t>. She states that authentic material is mostly suitable for advanced students.</w:t>
      </w:r>
    </w:p>
    <w:p w:rsidR="00417151" w:rsidRDefault="00417151" w:rsidP="00417151">
      <w:pPr>
        <w:widowControl w:val="0"/>
        <w:autoSpaceDE w:val="0"/>
        <w:autoSpaceDN w:val="0"/>
        <w:adjustRightInd w:val="0"/>
        <w:spacing w:after="0" w:line="240" w:lineRule="auto"/>
        <w:jc w:val="both"/>
        <w:rPr>
          <w:rFonts w:ascii="Times New Roman" w:hAnsi="Times New Roman" w:cs="Times New Roman"/>
          <w:sz w:val="24"/>
          <w:szCs w:val="24"/>
          <w:lang w:val="id-ID"/>
        </w:rPr>
      </w:pPr>
    </w:p>
    <w:p w:rsidR="00884CCD" w:rsidRDefault="009331FD" w:rsidP="0041715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n there might </w:t>
      </w:r>
      <w:proofErr w:type="gramStart"/>
      <w:r>
        <w:rPr>
          <w:rFonts w:ascii="Times New Roman" w:hAnsi="Times New Roman" w:cs="Times New Roman"/>
          <w:sz w:val="24"/>
          <w:szCs w:val="24"/>
        </w:rPr>
        <w:t>come</w:t>
      </w:r>
      <w:proofErr w:type="gramEnd"/>
      <w:r>
        <w:rPr>
          <w:rFonts w:ascii="Times New Roman" w:hAnsi="Times New Roman" w:cs="Times New Roman"/>
          <w:sz w:val="24"/>
          <w:szCs w:val="24"/>
        </w:rPr>
        <w:t xml:space="preserve"> the next question. Does it mean that low </w:t>
      </w:r>
      <w:proofErr w:type="spellStart"/>
      <w:r>
        <w:rPr>
          <w:rFonts w:ascii="Times New Roman" w:hAnsi="Times New Roman" w:cs="Times New Roman"/>
          <w:sz w:val="24"/>
          <w:szCs w:val="24"/>
        </w:rPr>
        <w:t>lever</w:t>
      </w:r>
      <w:proofErr w:type="spellEnd"/>
      <w:r>
        <w:rPr>
          <w:rFonts w:ascii="Times New Roman" w:hAnsi="Times New Roman" w:cs="Times New Roman"/>
          <w:sz w:val="24"/>
          <w:szCs w:val="24"/>
        </w:rPr>
        <w:t xml:space="preserve"> of students cannot use authentic materials?  The answer to this question is it depends. It depends on what </w:t>
      </w:r>
      <w:proofErr w:type="gramStart"/>
      <w:r>
        <w:rPr>
          <w:rFonts w:ascii="Times New Roman" w:hAnsi="Times New Roman" w:cs="Times New Roman"/>
          <w:sz w:val="24"/>
          <w:szCs w:val="24"/>
        </w:rPr>
        <w:t>type of authentic materials are</w:t>
      </w:r>
      <w:proofErr w:type="gramEnd"/>
      <w:r>
        <w:rPr>
          <w:rFonts w:ascii="Times New Roman" w:hAnsi="Times New Roman" w:cs="Times New Roman"/>
          <w:sz w:val="24"/>
          <w:szCs w:val="24"/>
        </w:rPr>
        <w:t xml:space="preserve"> given to the low-level of students. As argued by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3126/nelta.v11i1.3117", "ISSN" : "2091-0487", "abstract" : "Even though most teachers of English learn the importance of authentic materials in EFL classrooms, many of them do not use them in our situations for the reasons that preparation or selection of them could be time taking and diffi cult, and even when they use them sometimes, the teachers may be charged for bringing foreign culture in the classroom. This paper attempts to help those who are interested in using authentic materials in EFL classrooms by providing some useful ideas about what authentic material is, how it should be selected, how to use them in the classroom, and how to address the issue of cultural things contained in the materials. This paper argues that use of authentic materials, no doubt, contributes to enhance learning for which the teacher must be prepared to devote time and energy to look for appropriate type of material according to the age and interest of the students.", "author" : [ { "dropping-particle" : "", "family" : "Khaniya", "given" : "Tirth Raj", "non-dropping-particle" : "", "parse-names" : false, "suffix" : "" } ], "container-title" : "Journal of NELTA", "id" : "ITEM-1", "issued" : { "date-parts" : [ [ "2010" ] ] }, "title" : "Use of Authentic Materials in EFL Classrooms", "type" : "article-journal" }, "uris" : [ "http://www.mendeley.com/documents/?uuid=ae735d18-1e96-49df-b261-73b152754189", "http://www.mendeley.com/documents/?uuid=be7edf89-1b2a-43bb-b084-0e465c7c9b16" ] } ], "mendeley" : { "formattedCitation" : "(Khaniya, 2010)", "manualFormatting" : "Khaniya (2010)", "plainTextFormattedCitation" : "(Khaniya, 2010)", "previouslyFormattedCitation" : "[21]"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Pr="009331FD">
        <w:rPr>
          <w:rFonts w:ascii="Times New Roman" w:hAnsi="Times New Roman" w:cs="Times New Roman"/>
          <w:noProof/>
          <w:sz w:val="24"/>
          <w:szCs w:val="24"/>
        </w:rPr>
        <w:t>Khaniya</w:t>
      </w:r>
      <w:r>
        <w:rPr>
          <w:rFonts w:ascii="Times New Roman" w:hAnsi="Times New Roman" w:cs="Times New Roman"/>
          <w:noProof/>
          <w:sz w:val="24"/>
          <w:szCs w:val="24"/>
        </w:rPr>
        <w:t xml:space="preserve"> (</w:t>
      </w:r>
      <w:r w:rsidRPr="009331FD">
        <w:rPr>
          <w:rFonts w:ascii="Times New Roman" w:hAnsi="Times New Roman" w:cs="Times New Roman"/>
          <w:noProof/>
          <w:sz w:val="24"/>
          <w:szCs w:val="24"/>
        </w:rPr>
        <w:t>2010)</w:t>
      </w:r>
      <w:r w:rsidR="009448F0">
        <w:rPr>
          <w:rFonts w:ascii="Times New Roman" w:hAnsi="Times New Roman" w:cs="Times New Roman"/>
          <w:sz w:val="24"/>
          <w:szCs w:val="24"/>
        </w:rPr>
        <w:fldChar w:fldCharType="end"/>
      </w:r>
      <w:r>
        <w:rPr>
          <w:rFonts w:ascii="Times New Roman" w:hAnsi="Times New Roman" w:cs="Times New Roman"/>
          <w:sz w:val="24"/>
          <w:szCs w:val="24"/>
        </w:rPr>
        <w:t xml:space="preserve">, it is better to give the low-level of students the authentic materials in the form of popular and traditional songs as they offer non-threatening atmosphere. </w:t>
      </w:r>
      <w:r w:rsidR="00525DD0">
        <w:rPr>
          <w:rFonts w:ascii="Times New Roman" w:hAnsi="Times New Roman" w:cs="Times New Roman"/>
          <w:sz w:val="24"/>
          <w:szCs w:val="24"/>
        </w:rPr>
        <w:t xml:space="preserve">Unfortunately, these researchers </w:t>
      </w:r>
      <w:r w:rsidR="009448F0">
        <w:rPr>
          <w:rFonts w:ascii="Times New Roman" w:hAnsi="Times New Roman" w:cs="Times New Roman"/>
          <w:sz w:val="24"/>
          <w:szCs w:val="24"/>
        </w:rPr>
        <w:fldChar w:fldCharType="begin" w:fldLock="1"/>
      </w:r>
      <w:r w:rsidR="00DD7401">
        <w:rPr>
          <w:rFonts w:ascii="Times New Roman" w:hAnsi="Times New Roman" w:cs="Times New Roman"/>
          <w:sz w:val="24"/>
          <w:szCs w:val="24"/>
        </w:rPr>
        <w:instrText>ADDIN CSL_CITATION { "citationItems" : [ { "id" : "ITEM-1", "itemData" : { "DOI" : "10.1093/elt/55.4.347", "ISSN" : "14774526", "abstract" : "There is now a general consensus in language teaching that the use of authentic materials in the classroom is beneficial to the learning process. However, on the question of when authentic materials can be introduced into the classroom there is less agreement. In addition, the notion of authenticity has largely been restricted to discussions about texts; there have been few systematic attempts to address the question of task authenticity. In the paper that follows, the authors endeavour to address both of these issues.", "author" : [ { "dropping-particle" : "", "family" : "Guariento", "given" : "W.", "non-dropping-particle" : "", "parse-names" : false, "suffix" : "" }, { "dropping-particle" : "", "family" : "Morley", "given" : "J.", "non-dropping-particle" : "", "parse-names" : false, "suffix" : "" } ], "container-title" : "ELT Journal", "id" : "ITEM-1", "issued" : { "date-parts" : [ [ "2001" ] ] }, "title" : "Text and task authenticity in the EFL classroom", "type" : "article-journal" }, "uris" : [ "http://www.mendeley.com/documents/?uuid=b1a056de-b63a-4ebc-a0e0-65c30bcb3cc7", "http://www.mendeley.com/documents/?uuid=f7ec214a-415d-4820-8553-fe47d0a00a8c" ] }, { "id" : "ITEM-2", "itemData" : { "DOI" : "10.1111/j.1540-4781.2007.00507.x", "ISSN" : "00267902", "abstract" : "The opinions of second language learning (L2) theorists and researchers are divided over whether to use authentic or simplified reading texts as the means of input for beginning-and intermediate-level L2 learners. Advocates of both approaches cite the use of linguistic features, syntax, and discourse structures as important elements in support of their arguments, but there has been no conclusive study that measures these differences and their implications for L2 learning. The purpose of this article is to provide an exploratory study that fills this gap. Using the computational tool Coh-Metrix, this study investigates the differences between the linguistic structures of sampled simplified texts and those of authentic reading texts in order to provide a better understanding of the linguistic features that comprise these text types. The findings demonstrate that these texts differ significantly, but not always in the manner supposed by the authors of relevant scholarship. This research is meant to enable material developers, publishers, and classroom teachers to judge more accurately the value of both authentic and simplified texts. AS SUGGESTED BY DAY AND BAMFORD (1998), there is currently a divide within the field of second language (L2) materials development over the use of authentic reading texts versus the use of simplified reading texts as the means of language input for beginning and intermediate L2 learners. The present popular trend, which has lasted for over 20 years, has favored the use of authentic texts for all levels of L2 learners (e.g., Bacon &amp; Finnemann, 1990; Swaffar, 1985; Tomlin-son, Bao, Masuhara, &amp; Rubdy, 2001). Despite this trend, the majority of L2 learning texts at the be-ginning and intermediate levels still depend on simplified input, and many material writers and L2 specialists continue to emphasize the practi-The Modern Language Journal, 91, i, (2007) 0026-7902/07/15\u201330 $1.50/0", "author" : [ { "dropping-particle" : "", "family" : "Crossley", "given" : "Scotta A.", "non-dropping-particle" : "", "parse-names" : false, "suffix" : "" }, { "dropping-particle" : "", "family" : "Louwerse", "given" : "Maxm M.", "non-dropping-particle" : "", "parse-names" : false, "suffix" : "" }, { "dropping-particle" : "", "family" : "McCarthy", "given" : "Phillip M.", "non-dropping-particle" : "", "parse-names" : false, "suffix" : "" }, { "dropping-particle" : "", "family" : "McNamara", "given" : "Danielle", "non-dropping-particle" : "", "parse-names" : false, "suffix" : "" } ], "container-title" : "Modern Language Journal", "id" : "ITEM-2", "issued" : { "date-parts" : [ [ "2007" ] ] }, "title" : "A linguistic analysis of simplified and authentic texts", "type" : "article-journal" }, "uris" : [ "http://www.mendeley.com/documents/?uuid=65d5bd35-0f30-469f-88a4-1e41258b121d", "http://www.mendeley.com/documents/?uuid=626e2ced-086a-4796-9f5e-51c52545b56a", "http://www.mendeley.com/documents/?uuid=d183b5d4-803c-47bf-8ab3-f640c8ad6fdc" ] }, { "id" : "ITEM-3", "itemData" : { "DOI" : "10.3126/nelta.v11i1.3117", "ISSN" : "2091-0487", "abstract" : "Even though most teachers of English learn the importance of authentic materials in EFL classrooms, many of them do not use them in our situations for the reasons that preparation or selection of them could be time taking and diffi cult, and even when they use them sometimes, the teachers may be charged for bringing foreign culture in the classroom. This paper attempts to help those who are interested in using authentic materials in EFL classrooms by providing some useful ideas about what authentic material is, how it should be selected, how to use them in the classroom, and how to address the issue of cultural things contained in the materials. This paper argues that use of authentic materials, no doubt, contributes to enhance learning for which the teacher must be prepared to devote time and energy to look for appropriate type of material according to the age and interest of the students.", "author" : [ { "dropping-particle" : "", "family" : "Khaniya", "given" : "Tirth Raj", "non-dropping-particle" : "", "parse-names" : false, "suffix" : "" } ], "container-title" : "Journal of NELTA", "id" : "ITEM-3", "issued" : { "date-parts" : [ [ "2010" ] ] }, "title" : "Use of Authentic Materials in EFL Classrooms", "type" : "article-journal" }, "uris" : [ "http://www.mendeley.com/documents/?uuid=ae735d18-1e96-49df-b261-73b152754189", "http://www.mendeley.com/documents/?uuid=be7edf89-1b2a-43bb-b084-0e465c7c9b16", "http://www.mendeley.com/documents/?uuid=d9daad70-85e8-4351-a33e-eed604adebe2" ] } ], "mendeley" : { "formattedCitation" : "(Crossley et al., 2007; Guariento &amp; Morley, 2001; Khaniya, 2010)", "plainTextFormattedCitation" : "(Crossley et al., 2007; Guariento &amp; Morley, 2001; Khaniya, 2010)", "previouslyFormattedCitation" : "[14], [21], [24]" }, "properties" : { "noteIndex" : 0 }, "schema" : "https://github.com/citation-style-language/schema/raw/master/csl-citation.json" }</w:instrText>
      </w:r>
      <w:r w:rsidR="009448F0">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Crossley et al., 2007; Guariento &amp; Morley, 2001; Khaniya, 2010)</w:t>
      </w:r>
      <w:r w:rsidR="009448F0">
        <w:rPr>
          <w:rFonts w:ascii="Times New Roman" w:hAnsi="Times New Roman" w:cs="Times New Roman"/>
          <w:sz w:val="24"/>
          <w:szCs w:val="24"/>
        </w:rPr>
        <w:fldChar w:fldCharType="end"/>
      </w:r>
      <w:r w:rsidR="00525DD0">
        <w:rPr>
          <w:rFonts w:ascii="Times New Roman" w:hAnsi="Times New Roman" w:cs="Times New Roman"/>
          <w:sz w:val="24"/>
          <w:szCs w:val="24"/>
        </w:rPr>
        <w:t xml:space="preserve"> do not give clear definition of ‘beginner’</w:t>
      </w:r>
      <w:r w:rsidR="005D7AC0">
        <w:rPr>
          <w:rFonts w:ascii="Times New Roman" w:hAnsi="Times New Roman" w:cs="Times New Roman"/>
          <w:sz w:val="24"/>
          <w:szCs w:val="24"/>
        </w:rPr>
        <w:t xml:space="preserve"> or ‘low level’ of students. These words are relative in its meaning because a student who is just able to spell and write a word is a beginner similar to </w:t>
      </w:r>
      <w:proofErr w:type="gramStart"/>
      <w:r w:rsidR="005D7AC0">
        <w:rPr>
          <w:rFonts w:ascii="Times New Roman" w:hAnsi="Times New Roman" w:cs="Times New Roman"/>
          <w:sz w:val="24"/>
          <w:szCs w:val="24"/>
        </w:rPr>
        <w:t>a student who newly learn</w:t>
      </w:r>
      <w:proofErr w:type="gramEnd"/>
      <w:r w:rsidR="005D7AC0">
        <w:rPr>
          <w:rFonts w:ascii="Times New Roman" w:hAnsi="Times New Roman" w:cs="Times New Roman"/>
          <w:sz w:val="24"/>
          <w:szCs w:val="24"/>
        </w:rPr>
        <w:t xml:space="preserve"> to write a simple sentence.  </w:t>
      </w:r>
      <w:r>
        <w:rPr>
          <w:rFonts w:ascii="Times New Roman" w:hAnsi="Times New Roman" w:cs="Times New Roman"/>
          <w:sz w:val="24"/>
          <w:szCs w:val="24"/>
        </w:rPr>
        <w:t xml:space="preserve">In short, the intermediate level and high intermediate level of students </w:t>
      </w:r>
      <w:r w:rsidR="00B51BDD">
        <w:rPr>
          <w:rFonts w:ascii="Times New Roman" w:hAnsi="Times New Roman" w:cs="Times New Roman"/>
          <w:sz w:val="24"/>
          <w:szCs w:val="24"/>
        </w:rPr>
        <w:t>are mostly appropriate to be given reading text-types authentic materials, w</w:t>
      </w:r>
      <w:r w:rsidR="00D948D9">
        <w:rPr>
          <w:rFonts w:ascii="Times New Roman" w:hAnsi="Times New Roman" w:cs="Times New Roman"/>
          <w:sz w:val="24"/>
          <w:szCs w:val="24"/>
        </w:rPr>
        <w:t xml:space="preserve">hile the low </w:t>
      </w:r>
      <w:proofErr w:type="gramStart"/>
      <w:r w:rsidR="00D948D9">
        <w:rPr>
          <w:rFonts w:ascii="Times New Roman" w:hAnsi="Times New Roman" w:cs="Times New Roman"/>
          <w:sz w:val="24"/>
          <w:szCs w:val="24"/>
        </w:rPr>
        <w:t>level</w:t>
      </w:r>
      <w:r w:rsidR="00B51BDD">
        <w:rPr>
          <w:rFonts w:ascii="Times New Roman" w:hAnsi="Times New Roman" w:cs="Times New Roman"/>
          <w:sz w:val="24"/>
          <w:szCs w:val="24"/>
        </w:rPr>
        <w:t xml:space="preserve"> of students do</w:t>
      </w:r>
      <w:proofErr w:type="gramEnd"/>
      <w:r w:rsidR="00B51BDD">
        <w:rPr>
          <w:rFonts w:ascii="Times New Roman" w:hAnsi="Times New Roman" w:cs="Times New Roman"/>
          <w:sz w:val="24"/>
          <w:szCs w:val="24"/>
        </w:rPr>
        <w:t xml:space="preserve"> not. </w:t>
      </w:r>
    </w:p>
    <w:p w:rsidR="008B6648" w:rsidRDefault="008B6648" w:rsidP="000B34AC">
      <w:pPr>
        <w:widowControl w:val="0"/>
        <w:autoSpaceDE w:val="0"/>
        <w:autoSpaceDN w:val="0"/>
        <w:adjustRightInd w:val="0"/>
        <w:spacing w:after="0" w:line="240" w:lineRule="auto"/>
        <w:jc w:val="both"/>
        <w:rPr>
          <w:rFonts w:ascii="Times New Roman" w:hAnsi="Times New Roman" w:cs="Times New Roman"/>
          <w:sz w:val="24"/>
          <w:szCs w:val="24"/>
        </w:rPr>
      </w:pPr>
    </w:p>
    <w:p w:rsidR="00545DC8" w:rsidRDefault="00265EBF" w:rsidP="0001188A">
      <w:pPr>
        <w:widowControl w:val="0"/>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i/>
          <w:sz w:val="24"/>
          <w:szCs w:val="24"/>
        </w:rPr>
        <w:t xml:space="preserve"> </w:t>
      </w:r>
      <w:r w:rsidR="009960EE" w:rsidRPr="009960EE">
        <w:rPr>
          <w:rFonts w:ascii="Times New Roman" w:hAnsi="Times New Roman" w:cs="Times New Roman"/>
          <w:b/>
          <w:sz w:val="24"/>
          <w:szCs w:val="24"/>
        </w:rPr>
        <w:t xml:space="preserve"> CONCLUSION</w:t>
      </w:r>
    </w:p>
    <w:p w:rsidR="00417151" w:rsidRDefault="00417151" w:rsidP="0001188A">
      <w:pPr>
        <w:widowControl w:val="0"/>
        <w:autoSpaceDE w:val="0"/>
        <w:autoSpaceDN w:val="0"/>
        <w:adjustRightInd w:val="0"/>
        <w:spacing w:after="0" w:line="240" w:lineRule="auto"/>
        <w:jc w:val="both"/>
        <w:rPr>
          <w:rFonts w:ascii="Times New Roman" w:hAnsi="Times New Roman" w:cs="Times New Roman"/>
          <w:b/>
          <w:sz w:val="24"/>
          <w:szCs w:val="24"/>
          <w:lang w:val="id-ID"/>
        </w:rPr>
      </w:pPr>
    </w:p>
    <w:p w:rsidR="009960EE" w:rsidRDefault="00965DB3" w:rsidP="0001188A">
      <w:pPr>
        <w:widowControl w:val="0"/>
        <w:autoSpaceDE w:val="0"/>
        <w:autoSpaceDN w:val="0"/>
        <w:adjustRightInd w:val="0"/>
        <w:spacing w:after="0" w:line="240" w:lineRule="auto"/>
        <w:jc w:val="both"/>
        <w:rPr>
          <w:rFonts w:ascii="Times New Roman" w:hAnsi="Times New Roman" w:cs="Times New Roman"/>
          <w:sz w:val="24"/>
          <w:szCs w:val="24"/>
        </w:rPr>
      </w:pPr>
      <w:r w:rsidRPr="00965DB3">
        <w:rPr>
          <w:rFonts w:ascii="Times New Roman" w:hAnsi="Times New Roman" w:cs="Times New Roman"/>
          <w:sz w:val="24"/>
          <w:szCs w:val="24"/>
        </w:rPr>
        <w:t xml:space="preserve">The use of authentic materials has its own place in the language classroom. </w:t>
      </w:r>
      <w:r w:rsidR="0001188A">
        <w:rPr>
          <w:rFonts w:ascii="Times New Roman" w:hAnsi="Times New Roman" w:cs="Times New Roman"/>
          <w:sz w:val="24"/>
          <w:szCs w:val="24"/>
        </w:rPr>
        <w:t>Despite of the weaknesses of the authentic materials when they are used in the classroom, the advantages outweigh its weaknesses.  It is true that using authentic materials in the classroom, specifically for teaching writing, provide</w:t>
      </w:r>
      <w:r w:rsidR="000F7895">
        <w:rPr>
          <w:rFonts w:ascii="Times New Roman" w:hAnsi="Times New Roman" w:cs="Times New Roman"/>
          <w:sz w:val="24"/>
          <w:szCs w:val="24"/>
        </w:rPr>
        <w:t>s</w:t>
      </w:r>
      <w:r w:rsidR="0001188A">
        <w:rPr>
          <w:rFonts w:ascii="Times New Roman" w:hAnsi="Times New Roman" w:cs="Times New Roman"/>
          <w:sz w:val="24"/>
          <w:szCs w:val="24"/>
        </w:rPr>
        <w:t xml:space="preserve"> challenges for the teacher to find, select, prepare, and design activities that matches with the teaching objectives.</w:t>
      </w:r>
      <w:r w:rsidR="000F7895">
        <w:rPr>
          <w:rFonts w:ascii="Times New Roman" w:hAnsi="Times New Roman" w:cs="Times New Roman"/>
          <w:sz w:val="24"/>
          <w:szCs w:val="24"/>
        </w:rPr>
        <w:t xml:space="preserve"> Yes, it is not easy. Yet, it should not discourage teachers to try. When the students gradually acquire better language competence, teachers are encourage</w:t>
      </w:r>
      <w:r w:rsidR="00C26F40">
        <w:rPr>
          <w:rFonts w:ascii="Times New Roman" w:hAnsi="Times New Roman" w:cs="Times New Roman"/>
          <w:sz w:val="24"/>
          <w:szCs w:val="24"/>
        </w:rPr>
        <w:t>d</w:t>
      </w:r>
      <w:r w:rsidR="000F7895">
        <w:rPr>
          <w:rFonts w:ascii="Times New Roman" w:hAnsi="Times New Roman" w:cs="Times New Roman"/>
          <w:sz w:val="24"/>
          <w:szCs w:val="24"/>
        </w:rPr>
        <w:t xml:space="preserve"> to use authentic</w:t>
      </w:r>
      <w:r w:rsidR="00C26F40">
        <w:rPr>
          <w:rFonts w:ascii="Times New Roman" w:hAnsi="Times New Roman" w:cs="Times New Roman"/>
          <w:sz w:val="24"/>
          <w:szCs w:val="24"/>
        </w:rPr>
        <w:t xml:space="preserve"> materials</w:t>
      </w:r>
      <w:r w:rsidR="000F7895">
        <w:rPr>
          <w:rFonts w:ascii="Times New Roman" w:hAnsi="Times New Roman" w:cs="Times New Roman"/>
          <w:sz w:val="24"/>
          <w:szCs w:val="24"/>
        </w:rPr>
        <w:t xml:space="preserve"> whenever </w:t>
      </w:r>
      <w:proofErr w:type="gramStart"/>
      <w:r w:rsidR="000F7895">
        <w:rPr>
          <w:rFonts w:ascii="Times New Roman" w:hAnsi="Times New Roman" w:cs="Times New Roman"/>
          <w:sz w:val="24"/>
          <w:szCs w:val="24"/>
        </w:rPr>
        <w:t>possible  in</w:t>
      </w:r>
      <w:proofErr w:type="gramEnd"/>
      <w:r w:rsidR="000F7895">
        <w:rPr>
          <w:rFonts w:ascii="Times New Roman" w:hAnsi="Times New Roman" w:cs="Times New Roman"/>
          <w:sz w:val="24"/>
          <w:szCs w:val="24"/>
        </w:rPr>
        <w:t xml:space="preserve"> the language classroom </w:t>
      </w:r>
      <w:r w:rsidR="00C26F40">
        <w:rPr>
          <w:rFonts w:ascii="Times New Roman" w:hAnsi="Times New Roman" w:cs="Times New Roman"/>
          <w:sz w:val="24"/>
          <w:szCs w:val="24"/>
        </w:rPr>
        <w:t xml:space="preserve">  with always to bear in mind the appropriateness level problem</w:t>
      </w:r>
      <w:r w:rsidR="000F7895">
        <w:rPr>
          <w:rFonts w:ascii="Times New Roman" w:hAnsi="Times New Roman" w:cs="Times New Roman"/>
          <w:sz w:val="24"/>
          <w:szCs w:val="24"/>
        </w:rPr>
        <w:t xml:space="preserve">. The use of authentic materials would help </w:t>
      </w:r>
      <w:r w:rsidR="00C26F40">
        <w:rPr>
          <w:rFonts w:ascii="Times New Roman" w:hAnsi="Times New Roman" w:cs="Times New Roman"/>
          <w:sz w:val="24"/>
          <w:szCs w:val="24"/>
        </w:rPr>
        <w:t>the students</w:t>
      </w:r>
      <w:r w:rsidR="000F7895">
        <w:rPr>
          <w:rFonts w:ascii="Times New Roman" w:hAnsi="Times New Roman" w:cs="Times New Roman"/>
          <w:sz w:val="24"/>
          <w:szCs w:val="24"/>
        </w:rPr>
        <w:t xml:space="preserve"> to acquire the language better and sharpen their critical thinking ability.</w:t>
      </w:r>
    </w:p>
    <w:p w:rsidR="00417151" w:rsidRDefault="00417151" w:rsidP="0001188A">
      <w:pPr>
        <w:widowControl w:val="0"/>
        <w:autoSpaceDE w:val="0"/>
        <w:autoSpaceDN w:val="0"/>
        <w:adjustRightInd w:val="0"/>
        <w:spacing w:after="0" w:line="240" w:lineRule="auto"/>
        <w:jc w:val="both"/>
        <w:rPr>
          <w:rFonts w:ascii="Times New Roman" w:hAnsi="Times New Roman" w:cs="Times New Roman"/>
          <w:sz w:val="24"/>
          <w:szCs w:val="24"/>
          <w:lang w:val="id-ID"/>
        </w:rPr>
      </w:pPr>
    </w:p>
    <w:p w:rsidR="00160E46" w:rsidRDefault="00160E46" w:rsidP="0001188A">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ome suggestions are addressed to the future researchers. Further research needs to be conducted to find out the effectiveness of authentic materials for teaching </w:t>
      </w:r>
      <w:r w:rsidR="003E74EA">
        <w:rPr>
          <w:rFonts w:ascii="Times New Roman" w:hAnsi="Times New Roman" w:cs="Times New Roman"/>
          <w:sz w:val="24"/>
          <w:szCs w:val="24"/>
        </w:rPr>
        <w:t xml:space="preserve">writing in university level. When the information between the effectiveness of authentic materials versus textbook materials </w:t>
      </w:r>
      <w:proofErr w:type="gramStart"/>
      <w:r w:rsidR="003E74EA">
        <w:rPr>
          <w:rFonts w:ascii="Times New Roman" w:hAnsi="Times New Roman" w:cs="Times New Roman"/>
          <w:sz w:val="24"/>
          <w:szCs w:val="24"/>
        </w:rPr>
        <w:t>are</w:t>
      </w:r>
      <w:proofErr w:type="gramEnd"/>
      <w:r w:rsidR="003E74EA">
        <w:rPr>
          <w:rFonts w:ascii="Times New Roman" w:hAnsi="Times New Roman" w:cs="Times New Roman"/>
          <w:sz w:val="24"/>
          <w:szCs w:val="24"/>
        </w:rPr>
        <w:t xml:space="preserve"> sufficient, more information needs to be gathered in relation to what type of authentic materials offer better writing achievement to the learner. Further research also needs to be conducted to find out whether the effect of using authentic materials in the language class shows differences across gender and language competence. All in all, it is important for language teacher to gather information as much as </w:t>
      </w:r>
      <w:proofErr w:type="gramStart"/>
      <w:r w:rsidR="003E74EA">
        <w:rPr>
          <w:rFonts w:ascii="Times New Roman" w:hAnsi="Times New Roman" w:cs="Times New Roman"/>
          <w:sz w:val="24"/>
          <w:szCs w:val="24"/>
        </w:rPr>
        <w:t>possible  to</w:t>
      </w:r>
      <w:proofErr w:type="gramEnd"/>
      <w:r w:rsidR="003E74EA">
        <w:rPr>
          <w:rFonts w:ascii="Times New Roman" w:hAnsi="Times New Roman" w:cs="Times New Roman"/>
          <w:sz w:val="24"/>
          <w:szCs w:val="24"/>
        </w:rPr>
        <w:t xml:space="preserve"> investigate the use authentic materials for learning a language, both in first and second/foreign language context. After all, the long term goal of any learning is to help the students to function well in the society and real life context so that they are beneficial to others. </w:t>
      </w:r>
      <w:r w:rsidR="00FA3107">
        <w:rPr>
          <w:rFonts w:ascii="Times New Roman" w:hAnsi="Times New Roman" w:cs="Times New Roman"/>
          <w:sz w:val="24"/>
          <w:szCs w:val="24"/>
        </w:rPr>
        <w:t xml:space="preserve"> </w:t>
      </w:r>
    </w:p>
    <w:p w:rsidR="0001188A" w:rsidRDefault="0001188A" w:rsidP="00545DC8">
      <w:pPr>
        <w:widowControl w:val="0"/>
        <w:autoSpaceDE w:val="0"/>
        <w:autoSpaceDN w:val="0"/>
        <w:adjustRightInd w:val="0"/>
        <w:spacing w:after="0" w:line="240" w:lineRule="auto"/>
        <w:rPr>
          <w:rFonts w:ascii="Times New Roman" w:hAnsi="Times New Roman" w:cs="Times New Roman"/>
          <w:sz w:val="24"/>
          <w:szCs w:val="24"/>
        </w:rPr>
      </w:pPr>
    </w:p>
    <w:p w:rsidR="0001188A" w:rsidRPr="00965DB3" w:rsidRDefault="0001188A" w:rsidP="00545DC8">
      <w:pPr>
        <w:widowControl w:val="0"/>
        <w:autoSpaceDE w:val="0"/>
        <w:autoSpaceDN w:val="0"/>
        <w:adjustRightInd w:val="0"/>
        <w:spacing w:after="0" w:line="240" w:lineRule="auto"/>
        <w:rPr>
          <w:rFonts w:ascii="Times New Roman" w:hAnsi="Times New Roman" w:cs="Times New Roman"/>
          <w:sz w:val="24"/>
          <w:szCs w:val="24"/>
        </w:rPr>
      </w:pPr>
    </w:p>
    <w:p w:rsidR="005E2805" w:rsidRDefault="005E2805" w:rsidP="005E2805">
      <w:pPr>
        <w:pStyle w:val="NoSpacing"/>
        <w:jc w:val="both"/>
        <w:rPr>
          <w:rFonts w:ascii="Times New Roman" w:eastAsia="Times" w:hAnsi="Times New Roman" w:cs="Times New Roman"/>
          <w:b/>
          <w:sz w:val="24"/>
          <w:szCs w:val="24"/>
        </w:rPr>
      </w:pPr>
      <w:r>
        <w:rPr>
          <w:rFonts w:ascii="Times New Roman" w:eastAsia="Times" w:hAnsi="Times New Roman" w:cs="Times New Roman"/>
          <w:b/>
          <w:sz w:val="24"/>
          <w:szCs w:val="24"/>
        </w:rPr>
        <w:t>ACKNOWLEDGEMENT</w:t>
      </w:r>
    </w:p>
    <w:p w:rsidR="005E2805" w:rsidRPr="003E5992" w:rsidRDefault="005E2805" w:rsidP="005E2805">
      <w:pPr>
        <w:pStyle w:val="NoSpacing"/>
        <w:jc w:val="both"/>
        <w:rPr>
          <w:rFonts w:ascii="Times New Roman" w:hAnsi="Times New Roman" w:cs="Times New Roman"/>
          <w:b/>
          <w:sz w:val="24"/>
          <w:szCs w:val="24"/>
        </w:rPr>
      </w:pPr>
      <w:r w:rsidRPr="003E5992">
        <w:rPr>
          <w:rFonts w:ascii="Times New Roman" w:eastAsia="Times" w:hAnsi="Times New Roman" w:cs="Times New Roman"/>
          <w:sz w:val="24"/>
          <w:szCs w:val="24"/>
        </w:rPr>
        <w:t>This resea</w:t>
      </w:r>
      <w:r>
        <w:rPr>
          <w:rFonts w:ascii="Times New Roman" w:eastAsia="Times" w:hAnsi="Times New Roman" w:cs="Times New Roman"/>
          <w:sz w:val="24"/>
          <w:szCs w:val="24"/>
        </w:rPr>
        <w:t xml:space="preserve">rch was funded by Directorate General </w:t>
      </w:r>
      <w:proofErr w:type="gramStart"/>
      <w:r>
        <w:rPr>
          <w:rFonts w:ascii="Times New Roman" w:eastAsia="Times" w:hAnsi="Times New Roman" w:cs="Times New Roman"/>
          <w:sz w:val="24"/>
          <w:szCs w:val="24"/>
        </w:rPr>
        <w:t xml:space="preserve">of </w:t>
      </w:r>
      <w:r w:rsidRPr="003E5992">
        <w:rPr>
          <w:rFonts w:ascii="Times New Roman" w:eastAsia="Times" w:hAnsi="Times New Roman" w:cs="Times New Roman"/>
          <w:sz w:val="24"/>
          <w:szCs w:val="24"/>
        </w:rPr>
        <w:t xml:space="preserve"> Higher</w:t>
      </w:r>
      <w:proofErr w:type="gramEnd"/>
      <w:r w:rsidRPr="003E5992">
        <w:rPr>
          <w:rFonts w:ascii="Times New Roman" w:eastAsia="Times" w:hAnsi="Times New Roman" w:cs="Times New Roman"/>
          <w:sz w:val="24"/>
          <w:szCs w:val="24"/>
        </w:rPr>
        <w:t xml:space="preserve"> Education (</w:t>
      </w:r>
      <w:proofErr w:type="spellStart"/>
      <w:r>
        <w:rPr>
          <w:rFonts w:ascii="Times New Roman" w:eastAsia="Times" w:hAnsi="Times New Roman" w:cs="Times New Roman"/>
          <w:sz w:val="24"/>
          <w:szCs w:val="24"/>
        </w:rPr>
        <w:t>Ditjen</w:t>
      </w:r>
      <w:proofErr w:type="spellEnd"/>
      <w:r>
        <w:rPr>
          <w:rFonts w:ascii="Times New Roman" w:eastAsia="Times" w:hAnsi="Times New Roman" w:cs="Times New Roman"/>
          <w:sz w:val="24"/>
          <w:szCs w:val="24"/>
        </w:rPr>
        <w:t xml:space="preserve"> </w:t>
      </w:r>
      <w:r w:rsidRPr="003E5992">
        <w:rPr>
          <w:rFonts w:ascii="Times New Roman" w:eastAsia="Times" w:hAnsi="Times New Roman" w:cs="Times New Roman"/>
          <w:sz w:val="24"/>
          <w:szCs w:val="24"/>
        </w:rPr>
        <w:t>DIKTI)</w:t>
      </w:r>
      <w:r>
        <w:rPr>
          <w:rFonts w:ascii="Times New Roman" w:eastAsia="Times" w:hAnsi="Times New Roman" w:cs="Times New Roman"/>
          <w:sz w:val="24"/>
          <w:szCs w:val="24"/>
        </w:rPr>
        <w:t xml:space="preserve"> </w:t>
      </w:r>
      <w:r w:rsidRPr="003E5992">
        <w:rPr>
          <w:rFonts w:ascii="Times New Roman" w:eastAsia="Times" w:hAnsi="Times New Roman" w:cs="Times New Roman"/>
          <w:sz w:val="24"/>
          <w:szCs w:val="24"/>
        </w:rPr>
        <w:t>2019,</w:t>
      </w:r>
      <w:r>
        <w:rPr>
          <w:rFonts w:ascii="Times New Roman" w:eastAsia="Times" w:hAnsi="Times New Roman" w:cs="Times New Roman"/>
          <w:sz w:val="24"/>
          <w:szCs w:val="24"/>
        </w:rPr>
        <w:t xml:space="preserve"> </w:t>
      </w:r>
      <w:r w:rsidRPr="003E5992">
        <w:rPr>
          <w:rFonts w:ascii="Times New Roman" w:eastAsia="Times" w:hAnsi="Times New Roman" w:cs="Times New Roman"/>
          <w:sz w:val="24"/>
          <w:szCs w:val="24"/>
        </w:rPr>
        <w:t>contract</w:t>
      </w:r>
      <w:r>
        <w:rPr>
          <w:rFonts w:ascii="Times New Roman" w:eastAsia="Times" w:hAnsi="Times New Roman" w:cs="Times New Roman"/>
          <w:sz w:val="24"/>
          <w:szCs w:val="24"/>
        </w:rPr>
        <w:t xml:space="preserve"> number </w:t>
      </w:r>
      <w:r w:rsidRPr="003E5992">
        <w:rPr>
          <w:rFonts w:ascii="Times New Roman" w:eastAsia="Times" w:hAnsi="Times New Roman" w:cs="Times New Roman"/>
          <w:sz w:val="24"/>
          <w:szCs w:val="24"/>
        </w:rPr>
        <w:t>1499.a/STKIP/KS</w:t>
      </w:r>
      <w:r>
        <w:rPr>
          <w:rFonts w:ascii="Times New Roman" w:eastAsia="Times" w:hAnsi="Times New Roman" w:cs="Times New Roman"/>
          <w:sz w:val="24"/>
          <w:szCs w:val="24"/>
        </w:rPr>
        <w:t xml:space="preserve"> </w:t>
      </w:r>
      <w:r w:rsidRPr="003E5992">
        <w:rPr>
          <w:rFonts w:ascii="Times New Roman" w:eastAsia="Times" w:hAnsi="Times New Roman" w:cs="Times New Roman"/>
          <w:sz w:val="24"/>
          <w:szCs w:val="24"/>
        </w:rPr>
        <w:t>/IV/2019</w:t>
      </w:r>
    </w:p>
    <w:p w:rsidR="005E2805" w:rsidRDefault="005E2805" w:rsidP="00545DC8">
      <w:pPr>
        <w:widowControl w:val="0"/>
        <w:autoSpaceDE w:val="0"/>
        <w:autoSpaceDN w:val="0"/>
        <w:adjustRightInd w:val="0"/>
        <w:spacing w:after="0" w:line="240" w:lineRule="auto"/>
        <w:rPr>
          <w:rFonts w:ascii="Times New Roman" w:hAnsi="Times New Roman" w:cs="Times New Roman"/>
          <w:b/>
          <w:sz w:val="24"/>
          <w:szCs w:val="24"/>
        </w:rPr>
      </w:pPr>
    </w:p>
    <w:p w:rsidR="00545DC8" w:rsidRDefault="00545DC8" w:rsidP="00545DC8">
      <w:pPr>
        <w:widowControl w:val="0"/>
        <w:autoSpaceDE w:val="0"/>
        <w:autoSpaceDN w:val="0"/>
        <w:adjustRightInd w:val="0"/>
        <w:spacing w:after="0" w:line="240" w:lineRule="auto"/>
        <w:rPr>
          <w:rFonts w:ascii="Times New Roman" w:hAnsi="Times New Roman" w:cs="Times New Roman"/>
          <w:b/>
          <w:sz w:val="24"/>
          <w:szCs w:val="24"/>
        </w:rPr>
      </w:pPr>
      <w:r w:rsidRPr="00B76AAC">
        <w:rPr>
          <w:rFonts w:ascii="Times New Roman" w:hAnsi="Times New Roman" w:cs="Times New Roman"/>
          <w:b/>
          <w:sz w:val="24"/>
          <w:szCs w:val="24"/>
        </w:rPr>
        <w:t>REFERENCES</w:t>
      </w:r>
    </w:p>
    <w:p w:rsidR="00B76AAC" w:rsidRPr="00B76AAC" w:rsidRDefault="00B76AAC" w:rsidP="00545DC8">
      <w:pPr>
        <w:widowControl w:val="0"/>
        <w:autoSpaceDE w:val="0"/>
        <w:autoSpaceDN w:val="0"/>
        <w:adjustRightInd w:val="0"/>
        <w:spacing w:after="0" w:line="240" w:lineRule="auto"/>
        <w:rPr>
          <w:rFonts w:ascii="Times New Roman" w:hAnsi="Times New Roman" w:cs="Times New Roman"/>
          <w:b/>
          <w:sz w:val="24"/>
          <w:szCs w:val="24"/>
        </w:rPr>
      </w:pPr>
    </w:p>
    <w:p w:rsidR="00DD7401" w:rsidRPr="00DD7401" w:rsidRDefault="009448F0"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545DC8">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D7401" w:rsidRPr="00DD7401">
        <w:rPr>
          <w:rFonts w:ascii="Times New Roman" w:hAnsi="Times New Roman" w:cs="Times New Roman"/>
          <w:noProof/>
          <w:sz w:val="24"/>
          <w:szCs w:val="24"/>
        </w:rPr>
        <w:t xml:space="preserve">Arifa, Z. (2018). The effects of authentic materials on students’ writing of procedural text. </w:t>
      </w:r>
      <w:r w:rsidR="00DD7401" w:rsidRPr="00DD7401">
        <w:rPr>
          <w:rFonts w:ascii="Times New Roman" w:hAnsi="Times New Roman" w:cs="Times New Roman"/>
          <w:i/>
          <w:iCs/>
          <w:noProof/>
          <w:sz w:val="24"/>
          <w:szCs w:val="24"/>
        </w:rPr>
        <w:t>Journal on English as a Foreign Language</w:t>
      </w:r>
      <w:r w:rsidR="00DD7401" w:rsidRPr="00DD7401">
        <w:rPr>
          <w:rFonts w:ascii="Times New Roman" w:hAnsi="Times New Roman" w:cs="Times New Roman"/>
          <w:noProof/>
          <w:sz w:val="24"/>
          <w:szCs w:val="24"/>
        </w:rPr>
        <w:t xml:space="preserve">, </w:t>
      </w:r>
      <w:r w:rsidR="00DD7401" w:rsidRPr="00DD7401">
        <w:rPr>
          <w:rFonts w:ascii="Times New Roman" w:hAnsi="Times New Roman" w:cs="Times New Roman"/>
          <w:i/>
          <w:iCs/>
          <w:noProof/>
          <w:sz w:val="24"/>
          <w:szCs w:val="24"/>
        </w:rPr>
        <w:t>1</w:t>
      </w:r>
      <w:r w:rsidR="00DD7401" w:rsidRPr="00DD7401">
        <w:rPr>
          <w:rFonts w:ascii="Times New Roman" w:hAnsi="Times New Roman" w:cs="Times New Roman"/>
          <w:noProof/>
          <w:sz w:val="24"/>
          <w:szCs w:val="24"/>
        </w:rPr>
        <w:t xml:space="preserve">(2), 95. </w:t>
      </w:r>
      <w:r w:rsidR="00DD7401" w:rsidRPr="00DD7401">
        <w:rPr>
          <w:rFonts w:ascii="Times New Roman" w:hAnsi="Times New Roman" w:cs="Times New Roman"/>
          <w:noProof/>
          <w:sz w:val="24"/>
          <w:szCs w:val="24"/>
        </w:rPr>
        <w:lastRenderedPageBreak/>
        <w:t>https://doi.org/10.23971/jefl.v1i2.194</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Azri, R. H. Al, Al-Rashdi, M. H., Hamed, R., Azri, A., &amp; Al-Rashdi, M. H. (2014). The effect of using authentic materials in teaching. </w:t>
      </w:r>
      <w:r w:rsidRPr="00DD7401">
        <w:rPr>
          <w:rFonts w:ascii="Times New Roman" w:hAnsi="Times New Roman" w:cs="Times New Roman"/>
          <w:i/>
          <w:iCs/>
          <w:noProof/>
          <w:sz w:val="24"/>
          <w:szCs w:val="24"/>
        </w:rPr>
        <w:t>International Journal of Scientific &amp; Technology Research</w:t>
      </w:r>
      <w:r w:rsidRPr="00DD7401">
        <w:rPr>
          <w:rFonts w:ascii="Times New Roman" w:hAnsi="Times New Roman" w:cs="Times New Roman"/>
          <w:noProof/>
          <w:sz w:val="24"/>
          <w:szCs w:val="24"/>
        </w:rPr>
        <w:t xml:space="preserve">, </w:t>
      </w:r>
      <w:r w:rsidRPr="00DD7401">
        <w:rPr>
          <w:rFonts w:ascii="Times New Roman" w:hAnsi="Times New Roman" w:cs="Times New Roman"/>
          <w:i/>
          <w:iCs/>
          <w:noProof/>
          <w:sz w:val="24"/>
          <w:szCs w:val="24"/>
        </w:rPr>
        <w:t>3</w:t>
      </w:r>
      <w:r w:rsidRPr="00DD7401">
        <w:rPr>
          <w:rFonts w:ascii="Times New Roman" w:hAnsi="Times New Roman" w:cs="Times New Roman"/>
          <w:noProof/>
          <w:sz w:val="24"/>
          <w:szCs w:val="24"/>
        </w:rPr>
        <w:t>(10), 249–254. Retrieved from www.ijstr.org</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Benavent, G. T., &amp; Penamaria, S. S.-R. (2011). Use of Authentic Materials in the ESP Classroom. </w:t>
      </w:r>
      <w:r w:rsidRPr="00DD7401">
        <w:rPr>
          <w:rFonts w:ascii="Times New Roman" w:hAnsi="Times New Roman" w:cs="Times New Roman"/>
          <w:i/>
          <w:iCs/>
          <w:noProof/>
          <w:sz w:val="24"/>
          <w:szCs w:val="24"/>
        </w:rPr>
        <w:t>Encuentro: Revista de Investigación E Innovación En La Clase de Idiomas</w:t>
      </w:r>
      <w:r w:rsidRPr="00DD7401">
        <w:rPr>
          <w:rFonts w:ascii="Times New Roman" w:hAnsi="Times New Roman" w:cs="Times New Roman"/>
          <w:noProof/>
          <w:sz w:val="24"/>
          <w:szCs w:val="24"/>
        </w:rPr>
        <w:t>.</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Beresova, J. (2015). Authentic Materials – Enhancing Language Acquisition and Cultural Awareness. </w:t>
      </w:r>
      <w:r w:rsidRPr="00DD7401">
        <w:rPr>
          <w:rFonts w:ascii="Times New Roman" w:hAnsi="Times New Roman" w:cs="Times New Roman"/>
          <w:i/>
          <w:iCs/>
          <w:noProof/>
          <w:sz w:val="24"/>
          <w:szCs w:val="24"/>
        </w:rPr>
        <w:t>Procedia - Social and Behavioral Sciences</w:t>
      </w:r>
      <w:r w:rsidRPr="00DD7401">
        <w:rPr>
          <w:rFonts w:ascii="Times New Roman" w:hAnsi="Times New Roman" w:cs="Times New Roman"/>
          <w:noProof/>
          <w:sz w:val="24"/>
          <w:szCs w:val="24"/>
        </w:rPr>
        <w:t>. https://doi.org/10.1016/j.sbspro.2015.06.028</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Crossley, S. A., Louwerse, M. M., McCarthy, P. M., &amp; McNamara, D. (2007). A linguistic analysis of simplified and authentic texts. </w:t>
      </w:r>
      <w:r w:rsidRPr="00DD7401">
        <w:rPr>
          <w:rFonts w:ascii="Times New Roman" w:hAnsi="Times New Roman" w:cs="Times New Roman"/>
          <w:i/>
          <w:iCs/>
          <w:noProof/>
          <w:sz w:val="24"/>
          <w:szCs w:val="24"/>
        </w:rPr>
        <w:t>Modern Language Journal</w:t>
      </w:r>
      <w:r w:rsidRPr="00DD7401">
        <w:rPr>
          <w:rFonts w:ascii="Times New Roman" w:hAnsi="Times New Roman" w:cs="Times New Roman"/>
          <w:noProof/>
          <w:sz w:val="24"/>
          <w:szCs w:val="24"/>
        </w:rPr>
        <w:t>. https://doi.org/10.1111/j.1540-4781.2007.00507.x</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Day, R. R. (2004). A Critical Look at Authentic Materials ∗. </w:t>
      </w:r>
      <w:r w:rsidRPr="00DD7401">
        <w:rPr>
          <w:rFonts w:ascii="Times New Roman" w:hAnsi="Times New Roman" w:cs="Times New Roman"/>
          <w:i/>
          <w:iCs/>
          <w:noProof/>
          <w:sz w:val="24"/>
          <w:szCs w:val="24"/>
        </w:rPr>
        <w:t>Spring</w:t>
      </w:r>
      <w:r w:rsidRPr="00DD7401">
        <w:rPr>
          <w:rFonts w:ascii="Times New Roman" w:hAnsi="Times New Roman" w:cs="Times New Roman"/>
          <w:noProof/>
          <w:sz w:val="24"/>
          <w:szCs w:val="24"/>
        </w:rPr>
        <w:t xml:space="preserve">, </w:t>
      </w:r>
      <w:r w:rsidRPr="00DD7401">
        <w:rPr>
          <w:rFonts w:ascii="Times New Roman" w:hAnsi="Times New Roman" w:cs="Times New Roman"/>
          <w:i/>
          <w:iCs/>
          <w:noProof/>
          <w:sz w:val="24"/>
          <w:szCs w:val="24"/>
        </w:rPr>
        <w:t>1</w:t>
      </w:r>
      <w:r w:rsidRPr="00DD7401">
        <w:rPr>
          <w:rFonts w:ascii="Times New Roman" w:hAnsi="Times New Roman" w:cs="Times New Roman"/>
          <w:noProof/>
          <w:sz w:val="24"/>
          <w:szCs w:val="24"/>
        </w:rPr>
        <w:t>(1), 101–114.</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Erkaya, O. R. (2005). Benefits of using short stories in the EFL context. </w:t>
      </w:r>
      <w:r w:rsidRPr="00DD7401">
        <w:rPr>
          <w:rFonts w:ascii="Times New Roman" w:hAnsi="Times New Roman" w:cs="Times New Roman"/>
          <w:i/>
          <w:iCs/>
          <w:noProof/>
          <w:sz w:val="24"/>
          <w:szCs w:val="24"/>
        </w:rPr>
        <w:t>Asian EFL Journal</w:t>
      </w:r>
      <w:r w:rsidRPr="00DD7401">
        <w:rPr>
          <w:rFonts w:ascii="Times New Roman" w:hAnsi="Times New Roman" w:cs="Times New Roman"/>
          <w:noProof/>
          <w:sz w:val="24"/>
          <w:szCs w:val="24"/>
        </w:rPr>
        <w:t>.</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Gilmore, A. (2007). Authentic materials and authenticity in foreign language learning. </w:t>
      </w:r>
      <w:r w:rsidRPr="00DD7401">
        <w:rPr>
          <w:rFonts w:ascii="Times New Roman" w:hAnsi="Times New Roman" w:cs="Times New Roman"/>
          <w:i/>
          <w:iCs/>
          <w:noProof/>
          <w:sz w:val="24"/>
          <w:szCs w:val="24"/>
        </w:rPr>
        <w:t>Language Teaching</w:t>
      </w:r>
      <w:r w:rsidRPr="00DD7401">
        <w:rPr>
          <w:rFonts w:ascii="Times New Roman" w:hAnsi="Times New Roman" w:cs="Times New Roman"/>
          <w:noProof/>
          <w:sz w:val="24"/>
          <w:szCs w:val="24"/>
        </w:rPr>
        <w:t>. https://doi.org/10.1017/s0261444807004144</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Guariento, W., &amp; Morley, J. (2001). Text and task authenticity in the EFL classroom. </w:t>
      </w:r>
      <w:r w:rsidRPr="00DD7401">
        <w:rPr>
          <w:rFonts w:ascii="Times New Roman" w:hAnsi="Times New Roman" w:cs="Times New Roman"/>
          <w:i/>
          <w:iCs/>
          <w:noProof/>
          <w:sz w:val="24"/>
          <w:szCs w:val="24"/>
        </w:rPr>
        <w:t>ELT Journal</w:t>
      </w:r>
      <w:r w:rsidRPr="00DD7401">
        <w:rPr>
          <w:rFonts w:ascii="Times New Roman" w:hAnsi="Times New Roman" w:cs="Times New Roman"/>
          <w:noProof/>
          <w:sz w:val="24"/>
          <w:szCs w:val="24"/>
        </w:rPr>
        <w:t>. https://doi.org/10.1093/elt/55.4.347</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Khaniya, T. R. (2010). Use of Authentic Materials in EFL Classrooms. </w:t>
      </w:r>
      <w:r w:rsidRPr="00DD7401">
        <w:rPr>
          <w:rFonts w:ascii="Times New Roman" w:hAnsi="Times New Roman" w:cs="Times New Roman"/>
          <w:i/>
          <w:iCs/>
          <w:noProof/>
          <w:sz w:val="24"/>
          <w:szCs w:val="24"/>
        </w:rPr>
        <w:t>Journal of NELTA</w:t>
      </w:r>
      <w:r w:rsidRPr="00DD7401">
        <w:rPr>
          <w:rFonts w:ascii="Times New Roman" w:hAnsi="Times New Roman" w:cs="Times New Roman"/>
          <w:noProof/>
          <w:sz w:val="24"/>
          <w:szCs w:val="24"/>
        </w:rPr>
        <w:t>. https://doi.org/10.3126/nelta.v11i1.3117</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Kilickaya, F. (2004). Authentic Materials and Culture Content in EFL Classrooms. </w:t>
      </w:r>
      <w:r w:rsidRPr="00DD7401">
        <w:rPr>
          <w:rFonts w:ascii="Times New Roman" w:hAnsi="Times New Roman" w:cs="Times New Roman"/>
          <w:i/>
          <w:iCs/>
          <w:noProof/>
          <w:sz w:val="24"/>
          <w:szCs w:val="24"/>
        </w:rPr>
        <w:t>The Internet ELT JOurnal</w:t>
      </w:r>
      <w:r w:rsidRPr="00DD7401">
        <w:rPr>
          <w:rFonts w:ascii="Times New Roman" w:hAnsi="Times New Roman" w:cs="Times New Roman"/>
          <w:noProof/>
          <w:sz w:val="24"/>
          <w:szCs w:val="24"/>
        </w:rPr>
        <w:t>, (2002), 10(7). https://doi.org/10.1016/S0140-6701(04)94546-8</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Leaver, B. Lou, &amp; Stryker, S. B. (1989). Content‐Based Instruction for Foreign Language Classrooms. </w:t>
      </w:r>
      <w:r w:rsidRPr="00DD7401">
        <w:rPr>
          <w:rFonts w:ascii="Times New Roman" w:hAnsi="Times New Roman" w:cs="Times New Roman"/>
          <w:i/>
          <w:iCs/>
          <w:noProof/>
          <w:sz w:val="24"/>
          <w:szCs w:val="24"/>
        </w:rPr>
        <w:t>Foreign Language Annals</w:t>
      </w:r>
      <w:r w:rsidRPr="00DD7401">
        <w:rPr>
          <w:rFonts w:ascii="Times New Roman" w:hAnsi="Times New Roman" w:cs="Times New Roman"/>
          <w:noProof/>
          <w:sz w:val="24"/>
          <w:szCs w:val="24"/>
        </w:rPr>
        <w:t xml:space="preserve">, </w:t>
      </w:r>
      <w:r w:rsidRPr="00DD7401">
        <w:rPr>
          <w:rFonts w:ascii="Times New Roman" w:hAnsi="Times New Roman" w:cs="Times New Roman"/>
          <w:i/>
          <w:iCs/>
          <w:noProof/>
          <w:sz w:val="24"/>
          <w:szCs w:val="24"/>
        </w:rPr>
        <w:t>22</w:t>
      </w:r>
      <w:r w:rsidRPr="00DD7401">
        <w:rPr>
          <w:rFonts w:ascii="Times New Roman" w:hAnsi="Times New Roman" w:cs="Times New Roman"/>
          <w:noProof/>
          <w:sz w:val="24"/>
          <w:szCs w:val="24"/>
        </w:rPr>
        <w:t>(3), 269–275. https://doi.org/10.1111/j.1944-9720.1989.tb02746.x</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Maroko, G. M. (2010). The authentic materials approach in the teaching of functional writing in the classroom. In </w:t>
      </w:r>
      <w:r w:rsidRPr="00DD7401">
        <w:rPr>
          <w:rFonts w:ascii="Times New Roman" w:hAnsi="Times New Roman" w:cs="Times New Roman"/>
          <w:i/>
          <w:iCs/>
          <w:noProof/>
          <w:sz w:val="24"/>
          <w:szCs w:val="24"/>
        </w:rPr>
        <w:t>The new decade and (2nd) FL Teaching: The initial phase Rudolf Reinelt Research Laboratory EU Matsuyama</w:t>
      </w:r>
      <w:r w:rsidRPr="00DD7401">
        <w:rPr>
          <w:rFonts w:ascii="Times New Roman" w:hAnsi="Times New Roman" w:cs="Times New Roman"/>
          <w:noProof/>
          <w:sz w:val="24"/>
          <w:szCs w:val="24"/>
        </w:rPr>
        <w:t xml:space="preserve"> (pp. 71 – 87).</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Moglen, D. (2014). Tuning In: Using the News for a Content-Based ESL Class. </w:t>
      </w:r>
      <w:r w:rsidRPr="00DD7401">
        <w:rPr>
          <w:rFonts w:ascii="Times New Roman" w:hAnsi="Times New Roman" w:cs="Times New Roman"/>
          <w:i/>
          <w:iCs/>
          <w:noProof/>
          <w:sz w:val="24"/>
          <w:szCs w:val="24"/>
        </w:rPr>
        <w:t>CATESOL Journal</w:t>
      </w:r>
      <w:r w:rsidRPr="00DD7401">
        <w:rPr>
          <w:rFonts w:ascii="Times New Roman" w:hAnsi="Times New Roman" w:cs="Times New Roman"/>
          <w:noProof/>
          <w:sz w:val="24"/>
          <w:szCs w:val="24"/>
        </w:rPr>
        <w:t xml:space="preserve">, </w:t>
      </w:r>
      <w:r w:rsidRPr="00DD7401">
        <w:rPr>
          <w:rFonts w:ascii="Times New Roman" w:hAnsi="Times New Roman" w:cs="Times New Roman"/>
          <w:i/>
          <w:iCs/>
          <w:noProof/>
          <w:sz w:val="24"/>
          <w:szCs w:val="24"/>
        </w:rPr>
        <w:t>26</w:t>
      </w:r>
      <w:r w:rsidRPr="00DD7401">
        <w:rPr>
          <w:rFonts w:ascii="Times New Roman" w:hAnsi="Times New Roman" w:cs="Times New Roman"/>
          <w:noProof/>
          <w:sz w:val="24"/>
          <w:szCs w:val="24"/>
        </w:rPr>
        <w:t>(1), 29–36. Retrieved from http://search.ebscohost.com/login.aspx?direct=true&amp;db=eric&amp;AN=EJ1111892&amp;site=ehost-live</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Peacock, M. (1997). The effect of authentic materials on the motivation of EFL learners. </w:t>
      </w:r>
      <w:r w:rsidRPr="00DD7401">
        <w:rPr>
          <w:rFonts w:ascii="Times New Roman" w:hAnsi="Times New Roman" w:cs="Times New Roman"/>
          <w:i/>
          <w:iCs/>
          <w:noProof/>
          <w:sz w:val="24"/>
          <w:szCs w:val="24"/>
        </w:rPr>
        <w:t>ELT Journal</w:t>
      </w:r>
      <w:r w:rsidRPr="00DD7401">
        <w:rPr>
          <w:rFonts w:ascii="Times New Roman" w:hAnsi="Times New Roman" w:cs="Times New Roman"/>
          <w:noProof/>
          <w:sz w:val="24"/>
          <w:szCs w:val="24"/>
        </w:rPr>
        <w:t>. https://doi.org/10.1093/elt/51.2.144</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Richards, J. C. (2001). The Role of Textbooks in a Language Program. </w:t>
      </w:r>
      <w:r w:rsidRPr="00DD7401">
        <w:rPr>
          <w:rFonts w:ascii="Times New Roman" w:hAnsi="Times New Roman" w:cs="Times New Roman"/>
          <w:i/>
          <w:iCs/>
          <w:noProof/>
          <w:sz w:val="24"/>
          <w:szCs w:val="24"/>
        </w:rPr>
        <w:t>Guidelines</w:t>
      </w:r>
      <w:r w:rsidRPr="00DD7401">
        <w:rPr>
          <w:rFonts w:ascii="Times New Roman" w:hAnsi="Times New Roman" w:cs="Times New Roman"/>
          <w:noProof/>
          <w:sz w:val="24"/>
          <w:szCs w:val="24"/>
        </w:rPr>
        <w:t>.</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Richards, J. C. (2006). Materials development and research - Making the connection. </w:t>
      </w:r>
      <w:r w:rsidRPr="00DD7401">
        <w:rPr>
          <w:rFonts w:ascii="Times New Roman" w:hAnsi="Times New Roman" w:cs="Times New Roman"/>
          <w:i/>
          <w:iCs/>
          <w:noProof/>
          <w:sz w:val="24"/>
          <w:szCs w:val="24"/>
        </w:rPr>
        <w:t>RELC Journal</w:t>
      </w:r>
      <w:r w:rsidRPr="00DD7401">
        <w:rPr>
          <w:rFonts w:ascii="Times New Roman" w:hAnsi="Times New Roman" w:cs="Times New Roman"/>
          <w:noProof/>
          <w:sz w:val="24"/>
          <w:szCs w:val="24"/>
        </w:rPr>
        <w:t>. https://doi.org/10.1177/0033688206063470</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Ridge, E. (2013). R Carter and D Nunan (Eds). 2001. The Cambridge Guide to Teaching English to Speakers of Other Languages. Cambridge University Press. 294 pp. </w:t>
      </w:r>
      <w:r w:rsidRPr="00DD7401">
        <w:rPr>
          <w:rFonts w:ascii="Times New Roman" w:hAnsi="Times New Roman" w:cs="Times New Roman"/>
          <w:i/>
          <w:iCs/>
          <w:noProof/>
          <w:sz w:val="24"/>
          <w:szCs w:val="24"/>
        </w:rPr>
        <w:t>Per Linguam</w:t>
      </w:r>
      <w:r w:rsidRPr="00DD7401">
        <w:rPr>
          <w:rFonts w:ascii="Times New Roman" w:hAnsi="Times New Roman" w:cs="Times New Roman"/>
          <w:noProof/>
          <w:sz w:val="24"/>
          <w:szCs w:val="24"/>
        </w:rPr>
        <w:t>. https://doi.org/10.5785/17-1-135</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Setyowati, L., Sukmawa, S., &amp; Latief, M. A. (2018). Solving the Students’ Problems in Writing Argumentative Essay Through the Provision of Planning. </w:t>
      </w:r>
      <w:r w:rsidRPr="00DD7401">
        <w:rPr>
          <w:rFonts w:ascii="Times New Roman" w:hAnsi="Times New Roman" w:cs="Times New Roman"/>
          <w:i/>
          <w:iCs/>
          <w:noProof/>
          <w:sz w:val="24"/>
          <w:szCs w:val="24"/>
        </w:rPr>
        <w:t>Celt: A Journal of Culture, English Language Teaching &amp; Literature</w:t>
      </w:r>
      <w:r w:rsidRPr="00DD7401">
        <w:rPr>
          <w:rFonts w:ascii="Times New Roman" w:hAnsi="Times New Roman" w:cs="Times New Roman"/>
          <w:noProof/>
          <w:sz w:val="24"/>
          <w:szCs w:val="24"/>
        </w:rPr>
        <w:t xml:space="preserve">, </w:t>
      </w:r>
      <w:r w:rsidRPr="00DD7401">
        <w:rPr>
          <w:rFonts w:ascii="Times New Roman" w:hAnsi="Times New Roman" w:cs="Times New Roman"/>
          <w:i/>
          <w:iCs/>
          <w:noProof/>
          <w:sz w:val="24"/>
          <w:szCs w:val="24"/>
        </w:rPr>
        <w:t>17</w:t>
      </w:r>
      <w:r w:rsidRPr="00DD7401">
        <w:rPr>
          <w:rFonts w:ascii="Times New Roman" w:hAnsi="Times New Roman" w:cs="Times New Roman"/>
          <w:noProof/>
          <w:sz w:val="24"/>
          <w:szCs w:val="24"/>
        </w:rPr>
        <w:t>(1), 86. https://doi.org/10.24167/celt.v17i1.1140</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Setyowati, L., &amp; Sukmawan, S. (2018). Writing for Comprehension in Prose Fiction Analysis: The Students’ Voices. </w:t>
      </w:r>
      <w:r w:rsidRPr="00DD7401">
        <w:rPr>
          <w:rFonts w:ascii="Times New Roman" w:hAnsi="Times New Roman" w:cs="Times New Roman"/>
          <w:i/>
          <w:iCs/>
          <w:noProof/>
          <w:sz w:val="24"/>
          <w:szCs w:val="24"/>
        </w:rPr>
        <w:t>Arab World English Journal</w:t>
      </w:r>
      <w:r w:rsidRPr="00DD7401">
        <w:rPr>
          <w:rFonts w:ascii="Times New Roman" w:hAnsi="Times New Roman" w:cs="Times New Roman"/>
          <w:noProof/>
          <w:sz w:val="24"/>
          <w:szCs w:val="24"/>
        </w:rPr>
        <w:t xml:space="preserve">, </w:t>
      </w:r>
      <w:r w:rsidRPr="00DD7401">
        <w:rPr>
          <w:rFonts w:ascii="Times New Roman" w:hAnsi="Times New Roman" w:cs="Times New Roman"/>
          <w:i/>
          <w:iCs/>
          <w:noProof/>
          <w:sz w:val="24"/>
          <w:szCs w:val="24"/>
        </w:rPr>
        <w:t>9</w:t>
      </w:r>
      <w:r w:rsidRPr="00DD7401">
        <w:rPr>
          <w:rFonts w:ascii="Times New Roman" w:hAnsi="Times New Roman" w:cs="Times New Roman"/>
          <w:noProof/>
          <w:sz w:val="24"/>
          <w:szCs w:val="24"/>
        </w:rPr>
        <w:t>(1), 134–145. https://doi.org/10.24093/awej/vol9no1.10</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Shih, M. (2006). Content-Based Approaches to Teaching Academic Writing. </w:t>
      </w:r>
      <w:r w:rsidRPr="00DD7401">
        <w:rPr>
          <w:rFonts w:ascii="Times New Roman" w:hAnsi="Times New Roman" w:cs="Times New Roman"/>
          <w:i/>
          <w:iCs/>
          <w:noProof/>
          <w:sz w:val="24"/>
          <w:szCs w:val="24"/>
        </w:rPr>
        <w:t>TESOL Quarterly</w:t>
      </w:r>
      <w:r w:rsidRPr="00DD7401">
        <w:rPr>
          <w:rFonts w:ascii="Times New Roman" w:hAnsi="Times New Roman" w:cs="Times New Roman"/>
          <w:noProof/>
          <w:sz w:val="24"/>
          <w:szCs w:val="24"/>
        </w:rPr>
        <w:t xml:space="preserve">, </w:t>
      </w:r>
      <w:r w:rsidRPr="00DD7401">
        <w:rPr>
          <w:rFonts w:ascii="Times New Roman" w:hAnsi="Times New Roman" w:cs="Times New Roman"/>
          <w:i/>
          <w:iCs/>
          <w:noProof/>
          <w:sz w:val="24"/>
          <w:szCs w:val="24"/>
        </w:rPr>
        <w:t>20</w:t>
      </w:r>
      <w:r w:rsidRPr="00DD7401">
        <w:rPr>
          <w:rFonts w:ascii="Times New Roman" w:hAnsi="Times New Roman" w:cs="Times New Roman"/>
          <w:noProof/>
          <w:sz w:val="24"/>
          <w:szCs w:val="24"/>
        </w:rPr>
        <w:t>(4), 617. https://doi.org/10.2307/3586515</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Styati, E. W. (2016). Effect of YouTube Videos and Pictures on EFL Students’ Writing </w:t>
      </w:r>
      <w:r w:rsidRPr="00DD7401">
        <w:rPr>
          <w:rFonts w:ascii="Times New Roman" w:hAnsi="Times New Roman" w:cs="Times New Roman"/>
          <w:noProof/>
          <w:sz w:val="24"/>
          <w:szCs w:val="24"/>
        </w:rPr>
        <w:lastRenderedPageBreak/>
        <w:t xml:space="preserve">Performance. </w:t>
      </w:r>
      <w:r w:rsidRPr="00DD7401">
        <w:rPr>
          <w:rFonts w:ascii="Times New Roman" w:hAnsi="Times New Roman" w:cs="Times New Roman"/>
          <w:i/>
          <w:iCs/>
          <w:noProof/>
          <w:sz w:val="24"/>
          <w:szCs w:val="24"/>
        </w:rPr>
        <w:t>DINAMIKA ILMU</w:t>
      </w:r>
      <w:r w:rsidRPr="00DD7401">
        <w:rPr>
          <w:rFonts w:ascii="Times New Roman" w:hAnsi="Times New Roman" w:cs="Times New Roman"/>
          <w:noProof/>
          <w:sz w:val="24"/>
          <w:szCs w:val="24"/>
        </w:rPr>
        <w:t>. https://doi.org/10.21093/di.v16i2.534</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Sundana, G. P. (2018). THE USE OF AUTHENTIC MATERIAL IN TEACHING WRITING DESCRIPTIVE TEXT. </w:t>
      </w:r>
      <w:r w:rsidRPr="00DD7401">
        <w:rPr>
          <w:rFonts w:ascii="Times New Roman" w:hAnsi="Times New Roman" w:cs="Times New Roman"/>
          <w:i/>
          <w:iCs/>
          <w:noProof/>
          <w:sz w:val="24"/>
          <w:szCs w:val="24"/>
        </w:rPr>
        <w:t>English Review: Journal of English Education</w:t>
      </w:r>
      <w:r w:rsidRPr="00DD7401">
        <w:rPr>
          <w:rFonts w:ascii="Times New Roman" w:hAnsi="Times New Roman" w:cs="Times New Roman"/>
          <w:noProof/>
          <w:sz w:val="24"/>
          <w:szCs w:val="24"/>
        </w:rPr>
        <w:t xml:space="preserve">, </w:t>
      </w:r>
      <w:r w:rsidRPr="00DD7401">
        <w:rPr>
          <w:rFonts w:ascii="Times New Roman" w:hAnsi="Times New Roman" w:cs="Times New Roman"/>
          <w:i/>
          <w:iCs/>
          <w:noProof/>
          <w:sz w:val="24"/>
          <w:szCs w:val="24"/>
        </w:rPr>
        <w:t>6</w:t>
      </w:r>
      <w:r w:rsidRPr="00DD7401">
        <w:rPr>
          <w:rFonts w:ascii="Times New Roman" w:hAnsi="Times New Roman" w:cs="Times New Roman"/>
          <w:noProof/>
          <w:sz w:val="24"/>
          <w:szCs w:val="24"/>
        </w:rPr>
        <w:t>(1), 81. https://doi.org/10.25134/erjee.v6i1.773</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Tamo, D. (2009a). The Use of Authentic Materials in Classrooms. </w:t>
      </w:r>
      <w:r w:rsidRPr="00DD7401">
        <w:rPr>
          <w:rFonts w:ascii="Times New Roman" w:hAnsi="Times New Roman" w:cs="Times New Roman"/>
          <w:i/>
          <w:iCs/>
          <w:noProof/>
          <w:sz w:val="24"/>
          <w:szCs w:val="24"/>
        </w:rPr>
        <w:t>Lcpj</w:t>
      </w:r>
      <w:r w:rsidRPr="00DD7401">
        <w:rPr>
          <w:rFonts w:ascii="Times New Roman" w:hAnsi="Times New Roman" w:cs="Times New Roman"/>
          <w:noProof/>
          <w:sz w:val="24"/>
          <w:szCs w:val="24"/>
        </w:rPr>
        <w:t xml:space="preserve">, </w:t>
      </w:r>
      <w:r w:rsidRPr="00DD7401">
        <w:rPr>
          <w:rFonts w:ascii="Times New Roman" w:hAnsi="Times New Roman" w:cs="Times New Roman"/>
          <w:i/>
          <w:iCs/>
          <w:noProof/>
          <w:sz w:val="24"/>
          <w:szCs w:val="24"/>
        </w:rPr>
        <w:t>2</w:t>
      </w:r>
      <w:r w:rsidRPr="00DD7401">
        <w:rPr>
          <w:rFonts w:ascii="Times New Roman" w:hAnsi="Times New Roman" w:cs="Times New Roman"/>
          <w:noProof/>
          <w:sz w:val="24"/>
          <w:szCs w:val="24"/>
        </w:rPr>
        <w:t>(1991), 74–78. Retrieved from http://www.lcpj.pro/skedaret/1277547685-74_pdfsam_LCPJ, Per shtyp.pdf</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D7401">
        <w:rPr>
          <w:rFonts w:ascii="Times New Roman" w:hAnsi="Times New Roman" w:cs="Times New Roman"/>
          <w:noProof/>
          <w:sz w:val="24"/>
          <w:szCs w:val="24"/>
        </w:rPr>
        <w:t xml:space="preserve">Tamo, D. (2009b). The Use of Authentic Materials in Classrooms. </w:t>
      </w:r>
      <w:r w:rsidRPr="00DD7401">
        <w:rPr>
          <w:rFonts w:ascii="Times New Roman" w:hAnsi="Times New Roman" w:cs="Times New Roman"/>
          <w:i/>
          <w:iCs/>
          <w:noProof/>
          <w:sz w:val="24"/>
          <w:szCs w:val="24"/>
        </w:rPr>
        <w:t>Lcpj</w:t>
      </w:r>
      <w:r w:rsidRPr="00DD7401">
        <w:rPr>
          <w:rFonts w:ascii="Times New Roman" w:hAnsi="Times New Roman" w:cs="Times New Roman"/>
          <w:noProof/>
          <w:sz w:val="24"/>
          <w:szCs w:val="24"/>
        </w:rPr>
        <w:t xml:space="preserve">, </w:t>
      </w:r>
      <w:r w:rsidRPr="00DD7401">
        <w:rPr>
          <w:rFonts w:ascii="Times New Roman" w:hAnsi="Times New Roman" w:cs="Times New Roman"/>
          <w:i/>
          <w:iCs/>
          <w:noProof/>
          <w:sz w:val="24"/>
          <w:szCs w:val="24"/>
        </w:rPr>
        <w:t>2</w:t>
      </w:r>
      <w:r w:rsidRPr="00DD7401">
        <w:rPr>
          <w:rFonts w:ascii="Times New Roman" w:hAnsi="Times New Roman" w:cs="Times New Roman"/>
          <w:noProof/>
          <w:sz w:val="24"/>
          <w:szCs w:val="24"/>
        </w:rPr>
        <w:t>(1991), 74–78.</w:t>
      </w:r>
    </w:p>
    <w:p w:rsidR="00DD7401" w:rsidRPr="00DD7401" w:rsidRDefault="00DD7401" w:rsidP="0041715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D7401">
        <w:rPr>
          <w:rFonts w:ascii="Times New Roman" w:hAnsi="Times New Roman" w:cs="Times New Roman"/>
          <w:noProof/>
          <w:sz w:val="24"/>
          <w:szCs w:val="24"/>
        </w:rPr>
        <w:t xml:space="preserve">Tomlinson, B. (2012). Materials development for language learning and teaching. </w:t>
      </w:r>
      <w:r w:rsidRPr="00DD7401">
        <w:rPr>
          <w:rFonts w:ascii="Times New Roman" w:hAnsi="Times New Roman" w:cs="Times New Roman"/>
          <w:i/>
          <w:iCs/>
          <w:noProof/>
          <w:sz w:val="24"/>
          <w:szCs w:val="24"/>
        </w:rPr>
        <w:t>Language Teaching</w:t>
      </w:r>
      <w:r w:rsidRPr="00DD7401">
        <w:rPr>
          <w:rFonts w:ascii="Times New Roman" w:hAnsi="Times New Roman" w:cs="Times New Roman"/>
          <w:noProof/>
          <w:sz w:val="24"/>
          <w:szCs w:val="24"/>
        </w:rPr>
        <w:t>. https://doi.org/10.1017/s0261444811000528</w:t>
      </w:r>
    </w:p>
    <w:p w:rsidR="000F33D3" w:rsidRPr="00875FB9" w:rsidRDefault="009448F0" w:rsidP="0022008B">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F33D3" w:rsidRPr="00875FB9" w:rsidSect="00067407">
      <w:pgSz w:w="11909" w:h="16834"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embo">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573AAF"/>
    <w:multiLevelType w:val="hybridMultilevel"/>
    <w:tmpl w:val="0E900A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6E074B"/>
    <w:multiLevelType w:val="hybridMultilevel"/>
    <w:tmpl w:val="F806BC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D4A546F"/>
    <w:multiLevelType w:val="hybridMultilevel"/>
    <w:tmpl w:val="27EAC738"/>
    <w:lvl w:ilvl="0" w:tplc="58288F8A">
      <w:start w:val="1"/>
      <w:numFmt w:val="decimal"/>
      <w:lvlText w:val="%1."/>
      <w:lvlJc w:val="left"/>
      <w:pPr>
        <w:ind w:left="1440" w:hanging="360"/>
      </w:pPr>
      <w:rPr>
        <w:rFonts w:ascii="Times New Roman" w:eastAsiaTheme="minorHAnsi" w:hAnsi="Times New Roman" w:cs="Times New Roman"/>
        <w: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3CA3008B"/>
    <w:multiLevelType w:val="multilevel"/>
    <w:tmpl w:val="DFC06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E7426E3"/>
    <w:multiLevelType w:val="hybridMultilevel"/>
    <w:tmpl w:val="CD1C67F2"/>
    <w:lvl w:ilvl="0" w:tplc="C32622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4720BD6"/>
    <w:multiLevelType w:val="hybridMultilevel"/>
    <w:tmpl w:val="CD1C67F2"/>
    <w:lvl w:ilvl="0" w:tplc="C32622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611047C"/>
    <w:multiLevelType w:val="hybridMultilevel"/>
    <w:tmpl w:val="654A1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6F4145"/>
    <w:multiLevelType w:val="multilevel"/>
    <w:tmpl w:val="618A6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C251742"/>
    <w:multiLevelType w:val="hybridMultilevel"/>
    <w:tmpl w:val="5824B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7"/>
  </w:num>
  <w:num w:numId="4">
    <w:abstractNumId w:val="4"/>
  </w:num>
  <w:num w:numId="5">
    <w:abstractNumId w:val="5"/>
  </w:num>
  <w:num w:numId="6">
    <w:abstractNumId w:val="1"/>
  </w:num>
  <w:num w:numId="7">
    <w:abstractNumId w:val="2"/>
  </w:num>
  <w:num w:numId="8">
    <w:abstractNumId w:val="0"/>
  </w:num>
  <w:num w:numId="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875FB9"/>
    <w:rsid w:val="00005878"/>
    <w:rsid w:val="00007A9C"/>
    <w:rsid w:val="0001188A"/>
    <w:rsid w:val="00011E21"/>
    <w:rsid w:val="00032741"/>
    <w:rsid w:val="00046579"/>
    <w:rsid w:val="00053CA1"/>
    <w:rsid w:val="00062D54"/>
    <w:rsid w:val="00064025"/>
    <w:rsid w:val="00066091"/>
    <w:rsid w:val="00067407"/>
    <w:rsid w:val="00067D2B"/>
    <w:rsid w:val="000A4946"/>
    <w:rsid w:val="000B31AC"/>
    <w:rsid w:val="000B34AC"/>
    <w:rsid w:val="000C5705"/>
    <w:rsid w:val="000D6AD3"/>
    <w:rsid w:val="000F107A"/>
    <w:rsid w:val="000F33D3"/>
    <w:rsid w:val="000F7895"/>
    <w:rsid w:val="00104345"/>
    <w:rsid w:val="00115DDA"/>
    <w:rsid w:val="0013451D"/>
    <w:rsid w:val="00137861"/>
    <w:rsid w:val="00157FD4"/>
    <w:rsid w:val="00160E46"/>
    <w:rsid w:val="001657C9"/>
    <w:rsid w:val="001924DB"/>
    <w:rsid w:val="001B1804"/>
    <w:rsid w:val="001C04D7"/>
    <w:rsid w:val="001C7319"/>
    <w:rsid w:val="001D0E82"/>
    <w:rsid w:val="001D3F9F"/>
    <w:rsid w:val="001F7460"/>
    <w:rsid w:val="00205D1D"/>
    <w:rsid w:val="00211BA8"/>
    <w:rsid w:val="0022008B"/>
    <w:rsid w:val="00246550"/>
    <w:rsid w:val="002627F1"/>
    <w:rsid w:val="00265EBF"/>
    <w:rsid w:val="00266F97"/>
    <w:rsid w:val="0027364A"/>
    <w:rsid w:val="00295728"/>
    <w:rsid w:val="002B45BD"/>
    <w:rsid w:val="002C14C4"/>
    <w:rsid w:val="002C1F16"/>
    <w:rsid w:val="002D360E"/>
    <w:rsid w:val="002D4079"/>
    <w:rsid w:val="002F5F42"/>
    <w:rsid w:val="00300A4C"/>
    <w:rsid w:val="00303D44"/>
    <w:rsid w:val="00305763"/>
    <w:rsid w:val="00305809"/>
    <w:rsid w:val="00313533"/>
    <w:rsid w:val="00317618"/>
    <w:rsid w:val="00341516"/>
    <w:rsid w:val="003625FE"/>
    <w:rsid w:val="00363786"/>
    <w:rsid w:val="00364735"/>
    <w:rsid w:val="00365E9A"/>
    <w:rsid w:val="0039297F"/>
    <w:rsid w:val="003A20A2"/>
    <w:rsid w:val="003A6557"/>
    <w:rsid w:val="003C2F15"/>
    <w:rsid w:val="003C32EE"/>
    <w:rsid w:val="003D3C2C"/>
    <w:rsid w:val="003E74EA"/>
    <w:rsid w:val="003F1F07"/>
    <w:rsid w:val="00401740"/>
    <w:rsid w:val="00403FF1"/>
    <w:rsid w:val="00417151"/>
    <w:rsid w:val="00423911"/>
    <w:rsid w:val="004253B1"/>
    <w:rsid w:val="00426794"/>
    <w:rsid w:val="00430507"/>
    <w:rsid w:val="00431F57"/>
    <w:rsid w:val="00442B9F"/>
    <w:rsid w:val="00454418"/>
    <w:rsid w:val="00462A12"/>
    <w:rsid w:val="004913E4"/>
    <w:rsid w:val="0049203C"/>
    <w:rsid w:val="004935DF"/>
    <w:rsid w:val="004A3291"/>
    <w:rsid w:val="004A7ED0"/>
    <w:rsid w:val="004C3B1A"/>
    <w:rsid w:val="004C5E52"/>
    <w:rsid w:val="004F3F07"/>
    <w:rsid w:val="004F7AAE"/>
    <w:rsid w:val="00504145"/>
    <w:rsid w:val="00525DD0"/>
    <w:rsid w:val="00526769"/>
    <w:rsid w:val="00545DC8"/>
    <w:rsid w:val="00551705"/>
    <w:rsid w:val="00557013"/>
    <w:rsid w:val="005B4DEE"/>
    <w:rsid w:val="005B630F"/>
    <w:rsid w:val="005B6FB7"/>
    <w:rsid w:val="005C0210"/>
    <w:rsid w:val="005D7AC0"/>
    <w:rsid w:val="005E23B0"/>
    <w:rsid w:val="005E2805"/>
    <w:rsid w:val="005E42EA"/>
    <w:rsid w:val="005E43DB"/>
    <w:rsid w:val="006535BB"/>
    <w:rsid w:val="00653BD3"/>
    <w:rsid w:val="00674A91"/>
    <w:rsid w:val="00683FF7"/>
    <w:rsid w:val="006A5905"/>
    <w:rsid w:val="006A6536"/>
    <w:rsid w:val="006B314B"/>
    <w:rsid w:val="00731E1A"/>
    <w:rsid w:val="007A301E"/>
    <w:rsid w:val="007B377C"/>
    <w:rsid w:val="007D763A"/>
    <w:rsid w:val="008120A4"/>
    <w:rsid w:val="00830778"/>
    <w:rsid w:val="00830F12"/>
    <w:rsid w:val="00831C67"/>
    <w:rsid w:val="0084617E"/>
    <w:rsid w:val="00850C52"/>
    <w:rsid w:val="00853BD0"/>
    <w:rsid w:val="00870967"/>
    <w:rsid w:val="00875FB9"/>
    <w:rsid w:val="00884CCD"/>
    <w:rsid w:val="008919DF"/>
    <w:rsid w:val="00897BA8"/>
    <w:rsid w:val="008B6648"/>
    <w:rsid w:val="008D3BBA"/>
    <w:rsid w:val="008E3027"/>
    <w:rsid w:val="008F14BA"/>
    <w:rsid w:val="009212EC"/>
    <w:rsid w:val="009331FD"/>
    <w:rsid w:val="009434DD"/>
    <w:rsid w:val="009447BE"/>
    <w:rsid w:val="009448F0"/>
    <w:rsid w:val="00965DB3"/>
    <w:rsid w:val="00990ABB"/>
    <w:rsid w:val="009960EE"/>
    <w:rsid w:val="009B6655"/>
    <w:rsid w:val="009D3557"/>
    <w:rsid w:val="009E1ECD"/>
    <w:rsid w:val="00A1606A"/>
    <w:rsid w:val="00A6152A"/>
    <w:rsid w:val="00A94568"/>
    <w:rsid w:val="00A97FF3"/>
    <w:rsid w:val="00B0069B"/>
    <w:rsid w:val="00B14D7E"/>
    <w:rsid w:val="00B17C9A"/>
    <w:rsid w:val="00B301E8"/>
    <w:rsid w:val="00B51BDD"/>
    <w:rsid w:val="00B645DC"/>
    <w:rsid w:val="00B76AAC"/>
    <w:rsid w:val="00BC3558"/>
    <w:rsid w:val="00BE4938"/>
    <w:rsid w:val="00BE5B7B"/>
    <w:rsid w:val="00BE6D5A"/>
    <w:rsid w:val="00BF2A5C"/>
    <w:rsid w:val="00C26F40"/>
    <w:rsid w:val="00C35A71"/>
    <w:rsid w:val="00C4475D"/>
    <w:rsid w:val="00C46E7C"/>
    <w:rsid w:val="00C67253"/>
    <w:rsid w:val="00C75D77"/>
    <w:rsid w:val="00C96559"/>
    <w:rsid w:val="00CA6FBF"/>
    <w:rsid w:val="00CB1E9D"/>
    <w:rsid w:val="00CD74FF"/>
    <w:rsid w:val="00CE5145"/>
    <w:rsid w:val="00CF1A50"/>
    <w:rsid w:val="00D0091D"/>
    <w:rsid w:val="00D1272E"/>
    <w:rsid w:val="00D332FD"/>
    <w:rsid w:val="00D82706"/>
    <w:rsid w:val="00D85286"/>
    <w:rsid w:val="00D93205"/>
    <w:rsid w:val="00D948D9"/>
    <w:rsid w:val="00DA05FB"/>
    <w:rsid w:val="00DA27C2"/>
    <w:rsid w:val="00DB1FFE"/>
    <w:rsid w:val="00DD5A15"/>
    <w:rsid w:val="00DD7401"/>
    <w:rsid w:val="00DE6157"/>
    <w:rsid w:val="00DF1353"/>
    <w:rsid w:val="00E07A8F"/>
    <w:rsid w:val="00E373B3"/>
    <w:rsid w:val="00E4687C"/>
    <w:rsid w:val="00E70743"/>
    <w:rsid w:val="00E7268A"/>
    <w:rsid w:val="00E8242B"/>
    <w:rsid w:val="00E864B9"/>
    <w:rsid w:val="00EA2D78"/>
    <w:rsid w:val="00EB105A"/>
    <w:rsid w:val="00EC0F15"/>
    <w:rsid w:val="00EE15B0"/>
    <w:rsid w:val="00F221EC"/>
    <w:rsid w:val="00F80E2A"/>
    <w:rsid w:val="00F87101"/>
    <w:rsid w:val="00F93067"/>
    <w:rsid w:val="00FA3107"/>
    <w:rsid w:val="00FC65F5"/>
    <w:rsid w:val="00FD48AF"/>
    <w:rsid w:val="00FD7ED5"/>
    <w:rsid w:val="00FF66D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6626">
      <o:colormenu v:ext="edit" strokecolor="none [3213]"/>
    </o:shapedefaults>
    <o:shapelayout v:ext="edit">
      <o:idmap v:ext="edit" data="1"/>
      <o:rules v:ext="edit">
        <o:r id="V:Rule3" type="connector" idref="#_x0000_s1029"/>
        <o:r id="V:Rule4"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AD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75FB9"/>
    <w:pPr>
      <w:spacing w:after="0" w:line="240" w:lineRule="auto"/>
    </w:pPr>
  </w:style>
  <w:style w:type="character" w:styleId="Hyperlink">
    <w:name w:val="Hyperlink"/>
    <w:basedOn w:val="DefaultParagraphFont"/>
    <w:uiPriority w:val="99"/>
    <w:unhideWhenUsed/>
    <w:rsid w:val="00551705"/>
    <w:rPr>
      <w:color w:val="0000FF" w:themeColor="hyperlink"/>
      <w:u w:val="single"/>
    </w:rPr>
  </w:style>
  <w:style w:type="paragraph" w:styleId="ListParagraph">
    <w:name w:val="List Paragraph"/>
    <w:basedOn w:val="Normal"/>
    <w:uiPriority w:val="34"/>
    <w:qFormat/>
    <w:rsid w:val="00BE4938"/>
    <w:pPr>
      <w:ind w:left="720"/>
      <w:contextualSpacing/>
    </w:pPr>
  </w:style>
  <w:style w:type="table" w:styleId="TableGrid">
    <w:name w:val="Table Grid"/>
    <w:basedOn w:val="TableNormal"/>
    <w:uiPriority w:val="59"/>
    <w:rsid w:val="00157FD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A6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557"/>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12913920">
      <w:bodyDiv w:val="1"/>
      <w:marLeft w:val="0"/>
      <w:marRight w:val="0"/>
      <w:marTop w:val="0"/>
      <w:marBottom w:val="0"/>
      <w:divBdr>
        <w:top w:val="none" w:sz="0" w:space="0" w:color="auto"/>
        <w:left w:val="none" w:sz="0" w:space="0" w:color="auto"/>
        <w:bottom w:val="none" w:sz="0" w:space="0" w:color="auto"/>
        <w:right w:val="none" w:sz="0" w:space="0" w:color="auto"/>
      </w:divBdr>
    </w:div>
    <w:div w:id="1339968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imdb.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booksie.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5BDE77-39F7-42CD-AEF1-5CEFF500B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0</Pages>
  <Words>22519</Words>
  <Characters>128361</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stari</dc:creator>
  <cp:lastModifiedBy>user</cp:lastModifiedBy>
  <cp:revision>2</cp:revision>
  <dcterms:created xsi:type="dcterms:W3CDTF">2019-07-08T08:25:00Z</dcterms:created>
  <dcterms:modified xsi:type="dcterms:W3CDTF">2019-07-08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b8a801-8f02-38a3-8cee-c2642b51c15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